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4847"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602"/>
        <w:gridCol w:w="1749"/>
        <w:gridCol w:w="2212"/>
        <w:gridCol w:w="2428"/>
        <w:gridCol w:w="2069"/>
        <w:gridCol w:w="2880"/>
      </w:tblGrid>
      <w:tr w:rsidR="003540EC" w:rsidRPr="00895C71" w14:paraId="4E204DAA" w14:textId="77777777" w:rsidTr="0011452A">
        <w:trPr>
          <w:trHeight w:val="907"/>
        </w:trPr>
        <w:tc>
          <w:tcPr>
            <w:tcW w:w="933" w:type="pct"/>
            <w:shd w:val="clear" w:color="auto" w:fill="auto"/>
            <w:tcMar>
              <w:top w:w="72" w:type="dxa"/>
              <w:left w:w="144" w:type="dxa"/>
              <w:bottom w:w="72" w:type="dxa"/>
              <w:right w:w="144" w:type="dxa"/>
            </w:tcMar>
            <w:hideMark/>
          </w:tcPr>
          <w:p w14:paraId="423D3318" w14:textId="1CC60042" w:rsidR="00994BB9" w:rsidRPr="00522512" w:rsidRDefault="00994BB9" w:rsidP="00994BB9">
            <w:pPr>
              <w:jc w:val="center"/>
            </w:pPr>
            <w:r>
              <w:rPr>
                <w:bCs/>
              </w:rPr>
              <w:t>Model</w:t>
            </w:r>
          </w:p>
        </w:tc>
        <w:tc>
          <w:tcPr>
            <w:tcW w:w="627" w:type="pct"/>
            <w:shd w:val="clear" w:color="auto" w:fill="auto"/>
            <w:tcMar>
              <w:top w:w="72" w:type="dxa"/>
              <w:left w:w="144" w:type="dxa"/>
              <w:bottom w:w="72" w:type="dxa"/>
              <w:right w:w="144" w:type="dxa"/>
            </w:tcMar>
            <w:hideMark/>
          </w:tcPr>
          <w:p w14:paraId="496EC3F4" w14:textId="056A06A3" w:rsidR="00994BB9" w:rsidRDefault="00994BB9" w:rsidP="00994BB9">
            <w:pPr>
              <w:jc w:val="center"/>
              <w:rPr>
                <w:b/>
                <w:bCs/>
                <w:sz w:val="20"/>
                <w:szCs w:val="20"/>
              </w:rPr>
            </w:pPr>
            <w:r>
              <w:rPr>
                <w:b/>
                <w:bCs/>
                <w:sz w:val="20"/>
                <w:szCs w:val="20"/>
              </w:rPr>
              <w:t>Broad Scale</w:t>
            </w:r>
          </w:p>
          <w:p w14:paraId="391EE3B7" w14:textId="17274141" w:rsidR="00994BB9" w:rsidRDefault="00994BB9" w:rsidP="0057784C">
            <w:pPr>
              <w:jc w:val="center"/>
              <w:rPr>
                <w:b/>
                <w:bCs/>
                <w:sz w:val="20"/>
                <w:szCs w:val="20"/>
              </w:rPr>
            </w:pPr>
            <w:r w:rsidRPr="00522512">
              <w:rPr>
                <w:b/>
                <w:bCs/>
                <w:sz w:val="20"/>
                <w:szCs w:val="20"/>
              </w:rPr>
              <w:t>Landscape</w:t>
            </w:r>
          </w:p>
          <w:p w14:paraId="3E22E754" w14:textId="2BACCA1F" w:rsidR="00994BB9" w:rsidRPr="0057784C" w:rsidRDefault="00994BB9" w:rsidP="0057784C">
            <w:pPr>
              <w:jc w:val="center"/>
              <w:rPr>
                <w:sz w:val="18"/>
                <w:szCs w:val="18"/>
              </w:rPr>
            </w:pPr>
            <w:r w:rsidRPr="0057784C">
              <w:rPr>
                <w:bCs/>
                <w:sz w:val="18"/>
                <w:szCs w:val="18"/>
              </w:rPr>
              <w:t>Male telomere bias,</w:t>
            </w:r>
            <w:r w:rsidR="0057784C" w:rsidRPr="0057784C">
              <w:rPr>
                <w:bCs/>
                <w:sz w:val="18"/>
                <w:szCs w:val="18"/>
              </w:rPr>
              <w:t xml:space="preserve"> </w:t>
            </w:r>
            <w:r w:rsidRPr="0057784C">
              <w:rPr>
                <w:bCs/>
                <w:sz w:val="18"/>
                <w:szCs w:val="18"/>
              </w:rPr>
              <w:t>Female uniform</w:t>
            </w:r>
          </w:p>
        </w:tc>
        <w:tc>
          <w:tcPr>
            <w:tcW w:w="793" w:type="pct"/>
          </w:tcPr>
          <w:p w14:paraId="5EE0BDEA" w14:textId="1ED2C6F4" w:rsidR="00994BB9" w:rsidRPr="0057784C" w:rsidRDefault="00994BB9" w:rsidP="0057784C">
            <w:pPr>
              <w:jc w:val="center"/>
              <w:rPr>
                <w:b/>
                <w:bCs/>
                <w:sz w:val="20"/>
                <w:szCs w:val="20"/>
              </w:rPr>
            </w:pPr>
            <w:r w:rsidRPr="00231E13">
              <w:rPr>
                <w:b/>
                <w:bCs/>
                <w:sz w:val="20"/>
                <w:szCs w:val="20"/>
              </w:rPr>
              <w:t>Within mouse variance for CO number</w:t>
            </w:r>
          </w:p>
          <w:p w14:paraId="072F273F" w14:textId="77777777" w:rsidR="00994BB9" w:rsidRDefault="0057784C" w:rsidP="00994BB9">
            <w:pPr>
              <w:jc w:val="center"/>
              <w:rPr>
                <w:bCs/>
                <w:sz w:val="18"/>
                <w:szCs w:val="18"/>
              </w:rPr>
            </w:pPr>
            <w:r w:rsidRPr="0057784C">
              <w:rPr>
                <w:bCs/>
                <w:sz w:val="18"/>
                <w:szCs w:val="18"/>
              </w:rPr>
              <w:t xml:space="preserve"> </w:t>
            </w:r>
            <w:r>
              <w:rPr>
                <w:bCs/>
                <w:sz w:val="18"/>
                <w:szCs w:val="18"/>
              </w:rPr>
              <w:t>E</w:t>
            </w:r>
            <w:r w:rsidR="00994BB9" w:rsidRPr="0057784C">
              <w:rPr>
                <w:bCs/>
                <w:sz w:val="18"/>
                <w:szCs w:val="18"/>
              </w:rPr>
              <w:t>ggs m</w:t>
            </w:r>
            <w:r>
              <w:rPr>
                <w:bCs/>
                <w:sz w:val="18"/>
                <w:szCs w:val="18"/>
              </w:rPr>
              <w:t>ore variable than sperm for crossovers</w:t>
            </w:r>
          </w:p>
          <w:p w14:paraId="730EADB0" w14:textId="0C07369D" w:rsidR="0054041A" w:rsidRPr="0057784C" w:rsidRDefault="0054041A" w:rsidP="00994BB9">
            <w:pPr>
              <w:jc w:val="center"/>
              <w:rPr>
                <w:b/>
                <w:sz w:val="18"/>
                <w:szCs w:val="18"/>
              </w:rPr>
            </w:pPr>
            <w:r>
              <w:rPr>
                <w:bCs/>
                <w:sz w:val="18"/>
                <w:szCs w:val="18"/>
              </w:rPr>
              <w:t>(indicator of strength of selection or strength of checkpoint)</w:t>
            </w:r>
          </w:p>
        </w:tc>
        <w:tc>
          <w:tcPr>
            <w:tcW w:w="871" w:type="pct"/>
            <w:shd w:val="clear" w:color="auto" w:fill="auto"/>
            <w:tcMar>
              <w:top w:w="72" w:type="dxa"/>
              <w:left w:w="144" w:type="dxa"/>
              <w:bottom w:w="72" w:type="dxa"/>
              <w:right w:w="144" w:type="dxa"/>
            </w:tcMar>
            <w:hideMark/>
          </w:tcPr>
          <w:p w14:paraId="436C29FD" w14:textId="404EB533" w:rsidR="00994BB9" w:rsidRPr="00FE1462" w:rsidRDefault="00994BB9" w:rsidP="00994BB9">
            <w:pPr>
              <w:jc w:val="center"/>
              <w:rPr>
                <w:b/>
                <w:sz w:val="20"/>
                <w:szCs w:val="20"/>
              </w:rPr>
            </w:pPr>
            <w:r w:rsidRPr="00FE1462">
              <w:rPr>
                <w:b/>
                <w:sz w:val="20"/>
                <w:szCs w:val="20"/>
              </w:rPr>
              <w:t>Chromatin Organization</w:t>
            </w:r>
          </w:p>
          <w:p w14:paraId="7C2975F5" w14:textId="322D1790" w:rsidR="00994BB9" w:rsidRPr="0057784C" w:rsidRDefault="00994BB9" w:rsidP="00994BB9">
            <w:pPr>
              <w:jc w:val="center"/>
              <w:rPr>
                <w:sz w:val="18"/>
                <w:szCs w:val="18"/>
              </w:rPr>
            </w:pPr>
            <w:r w:rsidRPr="0057784C">
              <w:rPr>
                <w:sz w:val="18"/>
                <w:szCs w:val="18"/>
              </w:rPr>
              <w:t xml:space="preserve">Female, longer axis </w:t>
            </w:r>
          </w:p>
          <w:p w14:paraId="20ED639A" w14:textId="06EDBBAB" w:rsidR="00994BB9" w:rsidRPr="004E4BCE" w:rsidRDefault="00994BB9" w:rsidP="0057784C">
            <w:pPr>
              <w:jc w:val="center"/>
              <w:rPr>
                <w:sz w:val="20"/>
                <w:szCs w:val="20"/>
              </w:rPr>
            </w:pPr>
            <w:r w:rsidRPr="0057784C">
              <w:rPr>
                <w:sz w:val="18"/>
                <w:szCs w:val="18"/>
              </w:rPr>
              <w:t>Male, shorter axis</w:t>
            </w:r>
            <w:r w:rsidRPr="00FE1462">
              <w:rPr>
                <w:sz w:val="20"/>
                <w:szCs w:val="20"/>
              </w:rPr>
              <w:t xml:space="preserve"> </w:t>
            </w:r>
          </w:p>
        </w:tc>
        <w:tc>
          <w:tcPr>
            <w:tcW w:w="742" w:type="pct"/>
          </w:tcPr>
          <w:p w14:paraId="31743EAF" w14:textId="57FF2072" w:rsidR="00994BB9" w:rsidRPr="0057784C" w:rsidRDefault="00994BB9" w:rsidP="0057784C">
            <w:pPr>
              <w:jc w:val="center"/>
              <w:rPr>
                <w:b/>
                <w:bCs/>
                <w:sz w:val="20"/>
                <w:szCs w:val="20"/>
              </w:rPr>
            </w:pPr>
            <w:r w:rsidRPr="00231E13">
              <w:rPr>
                <w:b/>
                <w:bCs/>
                <w:sz w:val="20"/>
                <w:szCs w:val="20"/>
              </w:rPr>
              <w:t>Reverse heterochiasmy direction</w:t>
            </w:r>
          </w:p>
          <w:p w14:paraId="6945461E" w14:textId="77777777" w:rsidR="0057784C" w:rsidRPr="0057784C" w:rsidRDefault="00994BB9" w:rsidP="00994BB9">
            <w:pPr>
              <w:jc w:val="center"/>
              <w:rPr>
                <w:bCs/>
                <w:sz w:val="18"/>
                <w:szCs w:val="20"/>
              </w:rPr>
            </w:pPr>
            <w:r w:rsidRPr="0057784C">
              <w:rPr>
                <w:bCs/>
                <w:sz w:val="18"/>
                <w:szCs w:val="20"/>
              </w:rPr>
              <w:t xml:space="preserve">Male &gt; Female </w:t>
            </w:r>
          </w:p>
          <w:p w14:paraId="53C49F28" w14:textId="219FD32E" w:rsidR="00994BB9" w:rsidRPr="00522512" w:rsidRDefault="00994BB9" w:rsidP="00994BB9">
            <w:pPr>
              <w:jc w:val="center"/>
              <w:rPr>
                <w:bCs/>
                <w:sz w:val="20"/>
                <w:szCs w:val="20"/>
              </w:rPr>
            </w:pPr>
            <w:r w:rsidRPr="0057784C">
              <w:rPr>
                <w:bCs/>
                <w:sz w:val="18"/>
                <w:szCs w:val="20"/>
              </w:rPr>
              <w:t>genome-wide recombination rate</w:t>
            </w:r>
          </w:p>
        </w:tc>
        <w:tc>
          <w:tcPr>
            <w:tcW w:w="1033" w:type="pct"/>
          </w:tcPr>
          <w:p w14:paraId="509D2DBA" w14:textId="77777777" w:rsidR="00994BB9" w:rsidRPr="00231E13" w:rsidRDefault="00994BB9" w:rsidP="00994BB9">
            <w:pPr>
              <w:jc w:val="center"/>
              <w:rPr>
                <w:b/>
                <w:bCs/>
                <w:sz w:val="20"/>
                <w:szCs w:val="20"/>
              </w:rPr>
            </w:pPr>
            <w:r w:rsidRPr="00231E13">
              <w:rPr>
                <w:b/>
                <w:bCs/>
                <w:sz w:val="20"/>
                <w:szCs w:val="20"/>
              </w:rPr>
              <w:t>Positive correlation interference strength and CO number</w:t>
            </w:r>
          </w:p>
          <w:p w14:paraId="38F01FD2" w14:textId="77777777" w:rsidR="00994BB9" w:rsidRDefault="00994BB9" w:rsidP="00994BB9">
            <w:pPr>
              <w:jc w:val="center"/>
              <w:rPr>
                <w:bCs/>
                <w:sz w:val="20"/>
                <w:szCs w:val="20"/>
              </w:rPr>
            </w:pPr>
          </w:p>
          <w:p w14:paraId="391AA45D" w14:textId="77777777" w:rsidR="00994BB9" w:rsidRPr="00522512" w:rsidRDefault="00994BB9" w:rsidP="00994BB9">
            <w:pPr>
              <w:jc w:val="center"/>
              <w:rPr>
                <w:bCs/>
                <w:sz w:val="20"/>
                <w:szCs w:val="20"/>
              </w:rPr>
            </w:pPr>
          </w:p>
        </w:tc>
      </w:tr>
      <w:tr w:rsidR="003540EC" w:rsidRPr="00895C71" w14:paraId="5DD0B04A" w14:textId="77777777" w:rsidTr="00F74C7B">
        <w:trPr>
          <w:trHeight w:val="907"/>
        </w:trPr>
        <w:tc>
          <w:tcPr>
            <w:tcW w:w="933" w:type="pct"/>
            <w:shd w:val="clear" w:color="auto" w:fill="auto"/>
            <w:tcMar>
              <w:top w:w="72" w:type="dxa"/>
              <w:left w:w="144" w:type="dxa"/>
              <w:bottom w:w="72" w:type="dxa"/>
              <w:right w:w="144" w:type="dxa"/>
            </w:tcMar>
            <w:hideMark/>
          </w:tcPr>
          <w:p w14:paraId="48505058" w14:textId="7DFDC9D7" w:rsidR="00994BB9" w:rsidRDefault="00994BB9" w:rsidP="00994BB9">
            <w:r>
              <w:t xml:space="preserve">Haploid </w:t>
            </w:r>
            <w:r w:rsidRPr="00895C71">
              <w:t>selection</w:t>
            </w:r>
          </w:p>
          <w:p w14:paraId="5E7C7798" w14:textId="77777777" w:rsidR="00994BB9" w:rsidRDefault="00994BB9" w:rsidP="00994BB9"/>
          <w:p w14:paraId="4C2714CA" w14:textId="2A055AEB" w:rsidR="00994BB9" w:rsidRPr="00895C71" w:rsidRDefault="00994BB9" w:rsidP="00994BB9">
            <w:r w:rsidRPr="00444225">
              <w:rPr>
                <w:sz w:val="20"/>
                <w:szCs w:val="20"/>
              </w:rPr>
              <w:fldChar w:fldCharType="begin"/>
            </w:r>
            <w:r w:rsidR="003540EC">
              <w:rPr>
                <w:sz w:val="20"/>
                <w:szCs w:val="20"/>
              </w:rPr>
              <w:instrText xml:space="preserve"> ADDIN ZOTERO_ITEM {"citationID":"C2DPgeXx","properties":{"formattedCitation":"(Lenormand, 2003; Lenormand and Dutheil, 2005)","plainCitation":"(Lenormand, 2003; Lenormand and Dutheil, 2005)"},"citationItems":[{"id":1182,"uris":["http://zotero.org/users/3541366/items/EKC2UAS5"],"uri":["http://zotero.org/users/3541366/items/EKC2UAS5"]},{"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003540EC" w:rsidRPr="003540EC">
              <w:rPr>
                <w:rFonts w:ascii="Calibri" w:hAnsi="Calibri" w:cs="Calibri"/>
                <w:sz w:val="20"/>
              </w:rPr>
              <w:t>(Lenormand, 2003; Lenormand and Dutheil, 2005)</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1255548A" w14:textId="3667458F" w:rsidR="00994BB9" w:rsidRPr="0035604B" w:rsidRDefault="0035604B" w:rsidP="00994BB9">
            <w:pPr>
              <w:jc w:val="center"/>
              <w:rPr>
                <w:sz w:val="18"/>
                <w:szCs w:val="18"/>
              </w:rPr>
            </w:pPr>
            <w:r w:rsidRPr="0035604B">
              <w:rPr>
                <w:sz w:val="18"/>
                <w:szCs w:val="18"/>
              </w:rPr>
              <w:t>NA</w:t>
            </w:r>
          </w:p>
          <w:p w14:paraId="6E98ECB9" w14:textId="1CFC000E" w:rsidR="00994BB9" w:rsidRPr="00252FD1" w:rsidRDefault="00F74C7B" w:rsidP="00994BB9">
            <w:pPr>
              <w:jc w:val="center"/>
              <w:rPr>
                <w:sz w:val="20"/>
                <w:szCs w:val="20"/>
              </w:rPr>
            </w:pPr>
            <w:r w:rsidRPr="0035604B">
              <w:rPr>
                <w:sz w:val="18"/>
                <w:szCs w:val="18"/>
              </w:rPr>
              <w:t>No prediction for broad scale recombination landscape.</w:t>
            </w:r>
          </w:p>
        </w:tc>
        <w:tc>
          <w:tcPr>
            <w:tcW w:w="793" w:type="pct"/>
          </w:tcPr>
          <w:p w14:paraId="5FAC745A" w14:textId="311CD115" w:rsidR="00994BB9" w:rsidRDefault="00F74C7B" w:rsidP="00994BB9">
            <w:pPr>
              <w:jc w:val="center"/>
            </w:pPr>
            <w:r>
              <w:t>Yes</w:t>
            </w:r>
          </w:p>
          <w:p w14:paraId="1054C673" w14:textId="3C687FBB" w:rsidR="00994BB9" w:rsidRDefault="00F74C7B" w:rsidP="00994BB9">
            <w:pPr>
              <w:jc w:val="center"/>
              <w:rPr>
                <w:sz w:val="20"/>
                <w:szCs w:val="20"/>
              </w:rPr>
            </w:pPr>
            <w:r>
              <w:rPr>
                <w:sz w:val="20"/>
                <w:szCs w:val="20"/>
              </w:rPr>
              <w:t>S</w:t>
            </w:r>
            <w:r w:rsidR="00994BB9" w:rsidRPr="00252FD1">
              <w:rPr>
                <w:sz w:val="20"/>
                <w:szCs w:val="20"/>
              </w:rPr>
              <w:t>trong selection in male</w:t>
            </w:r>
            <w:r>
              <w:rPr>
                <w:sz w:val="20"/>
                <w:szCs w:val="20"/>
              </w:rPr>
              <w:t>s reduces between cell variance.</w:t>
            </w:r>
          </w:p>
        </w:tc>
        <w:tc>
          <w:tcPr>
            <w:tcW w:w="871" w:type="pct"/>
            <w:shd w:val="clear" w:color="auto" w:fill="auto"/>
            <w:tcMar>
              <w:top w:w="72" w:type="dxa"/>
              <w:left w:w="144" w:type="dxa"/>
              <w:bottom w:w="72" w:type="dxa"/>
              <w:right w:w="144" w:type="dxa"/>
            </w:tcMar>
            <w:hideMark/>
          </w:tcPr>
          <w:p w14:paraId="178A0F91" w14:textId="2054AED5" w:rsidR="00994BB9" w:rsidRDefault="00994BB9" w:rsidP="00994BB9">
            <w:pPr>
              <w:jc w:val="center"/>
              <w:rPr>
                <w:sz w:val="20"/>
                <w:szCs w:val="20"/>
              </w:rPr>
            </w:pPr>
            <w:r>
              <w:rPr>
                <w:sz w:val="20"/>
                <w:szCs w:val="20"/>
              </w:rPr>
              <w:t>?</w:t>
            </w:r>
          </w:p>
          <w:p w14:paraId="54EA4C0C" w14:textId="6FA963EC" w:rsidR="00994BB9" w:rsidRPr="00252FD1" w:rsidRDefault="00994BB9" w:rsidP="00994BB9">
            <w:pPr>
              <w:jc w:val="center"/>
              <w:rPr>
                <w:sz w:val="20"/>
                <w:szCs w:val="20"/>
              </w:rPr>
            </w:pPr>
            <w:r>
              <w:rPr>
                <w:sz w:val="20"/>
                <w:szCs w:val="20"/>
              </w:rPr>
              <w:t>No prediction for chromosome axis</w:t>
            </w:r>
            <w:r w:rsidR="00F74C7B">
              <w:rPr>
                <w:sz w:val="20"/>
                <w:szCs w:val="20"/>
              </w:rPr>
              <w:t>.</w:t>
            </w:r>
          </w:p>
        </w:tc>
        <w:tc>
          <w:tcPr>
            <w:tcW w:w="742" w:type="pct"/>
          </w:tcPr>
          <w:p w14:paraId="0514A4A3" w14:textId="77777777" w:rsidR="00994BB9" w:rsidRDefault="00994BB9" w:rsidP="00994BB9">
            <w:pPr>
              <w:jc w:val="center"/>
            </w:pPr>
            <w:r>
              <w:t>No</w:t>
            </w:r>
          </w:p>
          <w:p w14:paraId="03FCAACE" w14:textId="48EF3CCA" w:rsidR="00994BB9" w:rsidRPr="00252FD1" w:rsidRDefault="00F74C7B" w:rsidP="00F74C7B">
            <w:pPr>
              <w:jc w:val="center"/>
              <w:rPr>
                <w:sz w:val="20"/>
                <w:szCs w:val="20"/>
              </w:rPr>
            </w:pPr>
            <w:r>
              <w:rPr>
                <w:sz w:val="20"/>
                <w:szCs w:val="20"/>
              </w:rPr>
              <w:t xml:space="preserve">Generally </w:t>
            </w:r>
            <w:r w:rsidR="00994BB9" w:rsidRPr="00252FD1">
              <w:rPr>
                <w:sz w:val="20"/>
                <w:szCs w:val="20"/>
              </w:rPr>
              <w:t>males should evolve lower</w:t>
            </w:r>
            <w:r>
              <w:rPr>
                <w:sz w:val="20"/>
                <w:szCs w:val="20"/>
              </w:rPr>
              <w:t xml:space="preserve"> gwRR.</w:t>
            </w:r>
          </w:p>
        </w:tc>
        <w:tc>
          <w:tcPr>
            <w:tcW w:w="1033" w:type="pct"/>
            <w:shd w:val="clear" w:color="auto" w:fill="FBE4D5" w:themeFill="accent2" w:themeFillTint="33"/>
          </w:tcPr>
          <w:p w14:paraId="0F314D0C" w14:textId="2FF52872" w:rsidR="00994BB9" w:rsidRDefault="00F4111E" w:rsidP="00994BB9">
            <w:pPr>
              <w:jc w:val="center"/>
            </w:pPr>
            <w:r>
              <w:t>NA</w:t>
            </w:r>
          </w:p>
          <w:p w14:paraId="49DCB94A" w14:textId="77777777" w:rsidR="00F4111E" w:rsidRDefault="00F4111E" w:rsidP="00994BB9">
            <w:pPr>
              <w:jc w:val="center"/>
            </w:pPr>
          </w:p>
          <w:p w14:paraId="33BD3156" w14:textId="77777777" w:rsidR="00994BB9" w:rsidRDefault="00214D5E" w:rsidP="00994BB9">
            <w:pPr>
              <w:jc w:val="center"/>
              <w:rPr>
                <w:sz w:val="20"/>
                <w:szCs w:val="20"/>
              </w:rPr>
            </w:pPr>
            <w:r w:rsidRPr="00214D5E">
              <w:rPr>
                <w:sz w:val="20"/>
                <w:szCs w:val="20"/>
              </w:rPr>
              <w:t>Predictions don’t apply to single meiotic events or recombination landscape.</w:t>
            </w:r>
          </w:p>
          <w:p w14:paraId="7C1A87D4" w14:textId="67160FA9" w:rsidR="00F4111E" w:rsidRDefault="00F4111E" w:rsidP="00994BB9">
            <w:pPr>
              <w:jc w:val="center"/>
              <w:rPr>
                <w:sz w:val="20"/>
                <w:szCs w:val="20"/>
              </w:rPr>
            </w:pPr>
            <w:r>
              <w:rPr>
                <w:sz w:val="20"/>
                <w:szCs w:val="20"/>
              </w:rPr>
              <w:t xml:space="preserve">(better sent) – </w:t>
            </w:r>
            <w:r w:rsidRPr="00F4111E">
              <w:rPr>
                <w:b/>
                <w:sz w:val="20"/>
                <w:szCs w:val="20"/>
              </w:rPr>
              <w:t>no COI predictions</w:t>
            </w:r>
          </w:p>
          <w:p w14:paraId="71657F47" w14:textId="0F34E4C7" w:rsidR="00F4111E" w:rsidRPr="00A17D52" w:rsidRDefault="00F4111E" w:rsidP="00994BB9">
            <w:pPr>
              <w:jc w:val="center"/>
              <w:rPr>
                <w:sz w:val="20"/>
                <w:szCs w:val="20"/>
              </w:rPr>
            </w:pPr>
          </w:p>
        </w:tc>
      </w:tr>
      <w:tr w:rsidR="003540EC" w:rsidRPr="00895C71" w14:paraId="086FE48B" w14:textId="77777777" w:rsidTr="00C1493C">
        <w:trPr>
          <w:trHeight w:val="2027"/>
        </w:trPr>
        <w:tc>
          <w:tcPr>
            <w:tcW w:w="933" w:type="pct"/>
            <w:shd w:val="clear" w:color="auto" w:fill="auto"/>
            <w:tcMar>
              <w:top w:w="72" w:type="dxa"/>
              <w:left w:w="144" w:type="dxa"/>
              <w:bottom w:w="72" w:type="dxa"/>
              <w:right w:w="144" w:type="dxa"/>
            </w:tcMar>
            <w:hideMark/>
          </w:tcPr>
          <w:p w14:paraId="43118F4B" w14:textId="0C777FF8" w:rsidR="00994BB9" w:rsidRPr="00895C71" w:rsidRDefault="00994BB9" w:rsidP="00994BB9">
            <w:r w:rsidRPr="00895C71">
              <w:t>Two locus</w:t>
            </w:r>
            <w:r>
              <w:t xml:space="preserve"> modifier</w:t>
            </w:r>
          </w:p>
          <w:p w14:paraId="7C983481" w14:textId="77777777" w:rsidR="004E4BCE" w:rsidRDefault="004E4BCE" w:rsidP="00994BB9"/>
          <w:p w14:paraId="5388E2D7" w14:textId="0343DEC0" w:rsidR="00994BB9" w:rsidRPr="00444225" w:rsidRDefault="00994BB9" w:rsidP="00994BB9">
            <w:pPr>
              <w:rPr>
                <w:sz w:val="20"/>
                <w:szCs w:val="20"/>
              </w:rPr>
            </w:pPr>
            <w:r w:rsidRPr="00444225">
              <w:rPr>
                <w:sz w:val="20"/>
                <w:szCs w:val="20"/>
              </w:rPr>
              <w:fldChar w:fldCharType="begin"/>
            </w:r>
            <w:r w:rsidR="0057784C">
              <w:rPr>
                <w:sz w:val="20"/>
                <w:szCs w:val="20"/>
              </w:rPr>
              <w:instrText xml:space="preserve"> ADDIN ZOTERO_ITEM {"citationID":"M3CjDJ9Q","properties":{"formattedCitation":"(Brandvain and Coop, 2012)","plainCitation":"(Brandvain and Coop, 2012)"},"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0057784C" w:rsidRPr="0057784C">
              <w:rPr>
                <w:rFonts w:ascii="Calibri" w:hAnsi="Calibri" w:cs="Calibri"/>
                <w:sz w:val="20"/>
              </w:rPr>
              <w:t>(Brandvain and Coop, 2012)</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457333E3" w14:textId="77777777" w:rsidR="00994BB9" w:rsidRPr="00F74C7B" w:rsidRDefault="00994BB9" w:rsidP="00994BB9">
            <w:pPr>
              <w:jc w:val="center"/>
            </w:pPr>
            <w:r w:rsidRPr="00F74C7B">
              <w:t>Yes</w:t>
            </w:r>
          </w:p>
          <w:p w14:paraId="6F9A66E0" w14:textId="48DA9B6C" w:rsidR="00994BB9" w:rsidRPr="00252FD1" w:rsidRDefault="00994BB9" w:rsidP="00F74C7B">
            <w:pPr>
              <w:jc w:val="center"/>
              <w:rPr>
                <w:sz w:val="20"/>
                <w:szCs w:val="20"/>
              </w:rPr>
            </w:pPr>
            <w:r w:rsidRPr="00252FD1">
              <w:rPr>
                <w:sz w:val="20"/>
                <w:szCs w:val="20"/>
              </w:rPr>
              <w:t>Females</w:t>
            </w:r>
            <w:r w:rsidR="00F74C7B">
              <w:rPr>
                <w:sz w:val="20"/>
                <w:szCs w:val="20"/>
              </w:rPr>
              <w:t xml:space="preserve"> will evolve</w:t>
            </w:r>
            <w:r w:rsidRPr="00252FD1">
              <w:rPr>
                <w:sz w:val="20"/>
                <w:szCs w:val="20"/>
              </w:rPr>
              <w:t xml:space="preserve"> higher RR and COs closer to centromeres</w:t>
            </w:r>
            <w:r w:rsidR="00F74C7B">
              <w:rPr>
                <w:sz w:val="20"/>
                <w:szCs w:val="20"/>
              </w:rPr>
              <w:t xml:space="preserve"> to break up MI drive systems</w:t>
            </w:r>
            <w:r w:rsidRPr="00252FD1">
              <w:rPr>
                <w:sz w:val="20"/>
                <w:szCs w:val="20"/>
              </w:rPr>
              <w:t>.</w:t>
            </w:r>
          </w:p>
        </w:tc>
        <w:tc>
          <w:tcPr>
            <w:tcW w:w="793" w:type="pct"/>
            <w:shd w:val="clear" w:color="auto" w:fill="FFF2CC" w:themeFill="accent4" w:themeFillTint="33"/>
          </w:tcPr>
          <w:p w14:paraId="7DAF0179" w14:textId="3348B406" w:rsidR="0054041A" w:rsidRDefault="0054041A" w:rsidP="00994BB9">
            <w:pPr>
              <w:jc w:val="center"/>
            </w:pPr>
            <w:r>
              <w:t>NA</w:t>
            </w:r>
          </w:p>
          <w:p w14:paraId="3DD86FE0" w14:textId="77777777" w:rsidR="0054041A" w:rsidRDefault="0054041A" w:rsidP="00994BB9">
            <w:pPr>
              <w:jc w:val="center"/>
            </w:pPr>
          </w:p>
          <w:p w14:paraId="42EF689C" w14:textId="773ED3C3" w:rsidR="00994BB9" w:rsidRDefault="00994BB9" w:rsidP="00994BB9">
            <w:pPr>
              <w:jc w:val="center"/>
            </w:pPr>
            <w:r>
              <w:t>Yes</w:t>
            </w:r>
            <w:r w:rsidR="00324D3E">
              <w:t>/Maybe</w:t>
            </w:r>
          </w:p>
          <w:p w14:paraId="758CF2A0" w14:textId="77777777" w:rsidR="00994BB9" w:rsidRDefault="00994BB9" w:rsidP="00994BB9">
            <w:pPr>
              <w:jc w:val="center"/>
              <w:rPr>
                <w:sz w:val="20"/>
                <w:szCs w:val="20"/>
              </w:rPr>
            </w:pPr>
            <w:r w:rsidRPr="00252FD1">
              <w:rPr>
                <w:sz w:val="20"/>
                <w:szCs w:val="20"/>
              </w:rPr>
              <w:t>More variance between oocytes to reduce effectiveness of centromere drive.</w:t>
            </w:r>
          </w:p>
          <w:p w14:paraId="155EA32A" w14:textId="77777777" w:rsidR="00994BB9" w:rsidRDefault="001C1E54" w:rsidP="00994BB9">
            <w:pPr>
              <w:jc w:val="center"/>
              <w:rPr>
                <w:sz w:val="20"/>
                <w:szCs w:val="20"/>
              </w:rPr>
            </w:pPr>
            <w:r>
              <w:rPr>
                <w:sz w:val="20"/>
                <w:szCs w:val="20"/>
              </w:rPr>
              <w:t>No</w:t>
            </w:r>
          </w:p>
          <w:p w14:paraId="0A420280" w14:textId="1FADF635" w:rsidR="001C1E54" w:rsidRDefault="001C1E54" w:rsidP="00994BB9">
            <w:pPr>
              <w:jc w:val="center"/>
              <w:rPr>
                <w:sz w:val="20"/>
                <w:szCs w:val="20"/>
              </w:rPr>
            </w:pPr>
            <w:r>
              <w:rPr>
                <w:sz w:val="20"/>
                <w:szCs w:val="20"/>
              </w:rPr>
              <w:t>Females should evolve consistent manner to limit drivers</w:t>
            </w:r>
            <w:r w:rsidR="00A93CA7">
              <w:rPr>
                <w:sz w:val="20"/>
                <w:szCs w:val="20"/>
              </w:rPr>
              <w:t>.</w:t>
            </w:r>
          </w:p>
        </w:tc>
        <w:tc>
          <w:tcPr>
            <w:tcW w:w="871" w:type="pct"/>
            <w:shd w:val="clear" w:color="auto" w:fill="auto"/>
            <w:tcMar>
              <w:top w:w="72" w:type="dxa"/>
              <w:left w:w="144" w:type="dxa"/>
              <w:bottom w:w="72" w:type="dxa"/>
              <w:right w:w="144" w:type="dxa"/>
            </w:tcMar>
            <w:hideMark/>
          </w:tcPr>
          <w:p w14:paraId="1AC46871" w14:textId="3D666CCD" w:rsidR="00994BB9" w:rsidRDefault="00994BB9" w:rsidP="00994BB9">
            <w:pPr>
              <w:jc w:val="center"/>
              <w:rPr>
                <w:sz w:val="20"/>
                <w:szCs w:val="20"/>
              </w:rPr>
            </w:pPr>
            <w:r>
              <w:rPr>
                <w:sz w:val="20"/>
                <w:szCs w:val="20"/>
              </w:rPr>
              <w:t>?</w:t>
            </w:r>
          </w:p>
          <w:p w14:paraId="19D15CE6" w14:textId="506B49D9" w:rsidR="00994BB9" w:rsidRPr="00252FD1" w:rsidRDefault="00994BB9" w:rsidP="00994BB9">
            <w:pPr>
              <w:jc w:val="center"/>
              <w:rPr>
                <w:sz w:val="20"/>
                <w:szCs w:val="20"/>
              </w:rPr>
            </w:pPr>
            <w:r>
              <w:rPr>
                <w:sz w:val="20"/>
                <w:szCs w:val="20"/>
              </w:rPr>
              <w:t>No prediction for chromosome axis</w:t>
            </w:r>
            <w:r w:rsidR="00F74C7B">
              <w:rPr>
                <w:sz w:val="20"/>
                <w:szCs w:val="20"/>
              </w:rPr>
              <w:t>.</w:t>
            </w:r>
          </w:p>
        </w:tc>
        <w:tc>
          <w:tcPr>
            <w:tcW w:w="742" w:type="pct"/>
            <w:shd w:val="clear" w:color="auto" w:fill="FBE4D5" w:themeFill="accent2" w:themeFillTint="33"/>
          </w:tcPr>
          <w:p w14:paraId="581D6474" w14:textId="7AA38EC7" w:rsidR="00F74C7B" w:rsidRDefault="00AF5F38" w:rsidP="00F74C7B">
            <w:pPr>
              <w:jc w:val="center"/>
            </w:pPr>
            <w:r>
              <w:t>Yes / (maybe)</w:t>
            </w:r>
          </w:p>
          <w:p w14:paraId="44D3975E" w14:textId="77777777" w:rsidR="00916F3A" w:rsidRDefault="00AF5F38" w:rsidP="00AF5F38">
            <w:pPr>
              <w:jc w:val="center"/>
              <w:rPr>
                <w:sz w:val="20"/>
                <w:szCs w:val="20"/>
              </w:rPr>
            </w:pPr>
            <w:r w:rsidRPr="00F74C7B">
              <w:rPr>
                <w:sz w:val="20"/>
                <w:szCs w:val="20"/>
              </w:rPr>
              <w:t>Depends on the stage driver acts (MI or MII)</w:t>
            </w:r>
          </w:p>
          <w:p w14:paraId="5CCD20AF" w14:textId="446BC924" w:rsidR="00916F3A" w:rsidRDefault="00916F3A" w:rsidP="00AF5F38">
            <w:pPr>
              <w:jc w:val="center"/>
              <w:rPr>
                <w:sz w:val="20"/>
                <w:szCs w:val="20"/>
              </w:rPr>
            </w:pPr>
            <w:r>
              <w:rPr>
                <w:sz w:val="20"/>
                <w:szCs w:val="20"/>
              </w:rPr>
              <w:t xml:space="preserve">Male will be higher under these conditions -- </w:t>
            </w:r>
          </w:p>
          <w:p w14:paraId="7BA1CF67" w14:textId="0462C931" w:rsidR="00AF5F38" w:rsidRPr="00F74C7B" w:rsidRDefault="00F74C7B" w:rsidP="00AF5F38">
            <w:pPr>
              <w:jc w:val="center"/>
              <w:rPr>
                <w:sz w:val="20"/>
                <w:szCs w:val="20"/>
              </w:rPr>
            </w:pPr>
            <w:r>
              <w:rPr>
                <w:sz w:val="20"/>
                <w:szCs w:val="20"/>
              </w:rPr>
              <w:t>.</w:t>
            </w:r>
          </w:p>
          <w:p w14:paraId="2E64D374" w14:textId="65E84730" w:rsidR="00994BB9" w:rsidRPr="00FE1462" w:rsidRDefault="00916F3A" w:rsidP="001C1E54">
            <w:pPr>
              <w:jc w:val="center"/>
              <w:rPr>
                <w:sz w:val="20"/>
                <w:szCs w:val="20"/>
              </w:rPr>
            </w:pPr>
            <w:r>
              <w:rPr>
                <w:sz w:val="20"/>
                <w:szCs w:val="20"/>
              </w:rPr>
              <w:t xml:space="preserve">Female higher under x conditions, </w:t>
            </w:r>
          </w:p>
        </w:tc>
        <w:tc>
          <w:tcPr>
            <w:tcW w:w="1033" w:type="pct"/>
            <w:shd w:val="clear" w:color="auto" w:fill="FBE4D5" w:themeFill="accent2" w:themeFillTint="33"/>
          </w:tcPr>
          <w:p w14:paraId="6D10E779" w14:textId="312A9682" w:rsidR="00994BB9" w:rsidRDefault="00F4111E" w:rsidP="00994BB9">
            <w:pPr>
              <w:jc w:val="center"/>
            </w:pPr>
            <w:r>
              <w:t>NA</w:t>
            </w:r>
          </w:p>
          <w:p w14:paraId="332E145E" w14:textId="77777777" w:rsidR="00994BB9" w:rsidRDefault="00994BB9" w:rsidP="00994BB9">
            <w:pPr>
              <w:jc w:val="center"/>
              <w:rPr>
                <w:sz w:val="20"/>
                <w:szCs w:val="20"/>
              </w:rPr>
            </w:pPr>
          </w:p>
          <w:p w14:paraId="3C8D0119" w14:textId="5EE6CDF9" w:rsidR="00994BB9" w:rsidRPr="00A17D52" w:rsidRDefault="00994BB9" w:rsidP="00214D5E">
            <w:pPr>
              <w:jc w:val="center"/>
              <w:rPr>
                <w:sz w:val="20"/>
                <w:szCs w:val="20"/>
              </w:rPr>
            </w:pPr>
            <w:r w:rsidRPr="00A17D52">
              <w:rPr>
                <w:sz w:val="20"/>
                <w:szCs w:val="20"/>
              </w:rPr>
              <w:t xml:space="preserve">Predictions don’t apply to </w:t>
            </w:r>
            <w:r w:rsidR="00214D5E">
              <w:rPr>
                <w:sz w:val="20"/>
                <w:szCs w:val="20"/>
              </w:rPr>
              <w:t>single meiotic events or recombination landscape.</w:t>
            </w:r>
            <w:bookmarkStart w:id="0" w:name="_GoBack"/>
            <w:bookmarkEnd w:id="0"/>
          </w:p>
        </w:tc>
      </w:tr>
      <w:tr w:rsidR="003540EC" w:rsidRPr="00895C71" w14:paraId="005F6AC1" w14:textId="77777777" w:rsidTr="00F74C7B">
        <w:trPr>
          <w:trHeight w:val="1614"/>
        </w:trPr>
        <w:tc>
          <w:tcPr>
            <w:tcW w:w="933" w:type="pct"/>
            <w:shd w:val="clear" w:color="auto" w:fill="auto"/>
            <w:tcMar>
              <w:top w:w="72" w:type="dxa"/>
              <w:left w:w="144" w:type="dxa"/>
              <w:bottom w:w="72" w:type="dxa"/>
              <w:right w:w="144" w:type="dxa"/>
            </w:tcMar>
          </w:tcPr>
          <w:p w14:paraId="1605DF2D" w14:textId="77777777" w:rsidR="00F74C7B" w:rsidRPr="00185C4A" w:rsidRDefault="00F74C7B" w:rsidP="00F74C7B">
            <w:r w:rsidRPr="00895C71">
              <w:t>S</w:t>
            </w:r>
            <w:r w:rsidRPr="00185C4A">
              <w:t>.</w:t>
            </w:r>
            <w:r w:rsidRPr="00895C71">
              <w:t>A</w:t>
            </w:r>
            <w:r w:rsidRPr="00185C4A">
              <w:t>.</w:t>
            </w:r>
            <w:r w:rsidRPr="00895C71">
              <w:t>C</w:t>
            </w:r>
            <w:r w:rsidRPr="00185C4A">
              <w:t>.</w:t>
            </w:r>
            <w:r w:rsidRPr="00895C71">
              <w:t>E</w:t>
            </w:r>
            <w:r w:rsidRPr="00185C4A">
              <w:t>.</w:t>
            </w:r>
          </w:p>
          <w:p w14:paraId="576C5B5D" w14:textId="77777777" w:rsidR="00F74C7B" w:rsidRPr="00444225" w:rsidRDefault="00F74C7B" w:rsidP="00F74C7B">
            <w:pPr>
              <w:rPr>
                <w:sz w:val="20"/>
                <w:szCs w:val="20"/>
              </w:rPr>
            </w:pPr>
          </w:p>
          <w:p w14:paraId="09F2079E" w14:textId="72F9E283" w:rsidR="00F74C7B" w:rsidRPr="00895C71" w:rsidRDefault="00F74C7B" w:rsidP="00F74C7B">
            <w:r w:rsidRPr="00444225">
              <w:rPr>
                <w:sz w:val="20"/>
                <w:szCs w:val="20"/>
              </w:rPr>
              <w:fldChar w:fldCharType="begin"/>
            </w:r>
            <w:r>
              <w:rPr>
                <w:sz w:val="20"/>
                <w:szCs w:val="20"/>
              </w:rPr>
              <w:instrText xml:space="preserve"> ADDIN ZOTERO_ITEM {"citationID":"m9hma4GD","properties":{"formattedCitation":"(Sardell and Kirkpatrick, 2020)","plainCitation":"(Sardell and Kirkpatrick, 202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57784C">
              <w:rPr>
                <w:rFonts w:ascii="Calibri" w:hAnsi="Calibri" w:cs="Calibri"/>
                <w:sz w:val="20"/>
              </w:rPr>
              <w:t>(Sardell and Kirkpatrick, 2020)</w:t>
            </w:r>
            <w:r w:rsidRPr="00444225">
              <w:rPr>
                <w:sz w:val="20"/>
                <w:szCs w:val="20"/>
              </w:rPr>
              <w:fldChar w:fldCharType="end"/>
            </w:r>
          </w:p>
        </w:tc>
        <w:tc>
          <w:tcPr>
            <w:tcW w:w="627" w:type="pct"/>
            <w:shd w:val="clear" w:color="auto" w:fill="auto"/>
            <w:tcMar>
              <w:top w:w="72" w:type="dxa"/>
              <w:left w:w="144" w:type="dxa"/>
              <w:bottom w:w="72" w:type="dxa"/>
              <w:right w:w="144" w:type="dxa"/>
            </w:tcMar>
          </w:tcPr>
          <w:p w14:paraId="7773B2B9" w14:textId="77777777" w:rsidR="00F74C7B" w:rsidRDefault="00F74C7B" w:rsidP="00F74C7B">
            <w:pPr>
              <w:jc w:val="center"/>
            </w:pPr>
            <w:r w:rsidRPr="00895C71">
              <w:t>Yes</w:t>
            </w:r>
          </w:p>
          <w:p w14:paraId="251AE92E" w14:textId="6BE363BE" w:rsidR="00F74C7B" w:rsidRPr="001C1E54" w:rsidRDefault="00F74C7B" w:rsidP="00F74C7B">
            <w:pPr>
              <w:jc w:val="center"/>
              <w:rPr>
                <w:b/>
              </w:rPr>
            </w:pPr>
            <w:r>
              <w:rPr>
                <w:sz w:val="20"/>
                <w:szCs w:val="20"/>
              </w:rPr>
              <w:t>Maintaining larger blocks of chromosomes positions crossovers to telomeres.</w:t>
            </w:r>
          </w:p>
        </w:tc>
        <w:tc>
          <w:tcPr>
            <w:tcW w:w="793" w:type="pct"/>
          </w:tcPr>
          <w:p w14:paraId="058A914F" w14:textId="77777777" w:rsidR="00F74C7B" w:rsidRDefault="00F74C7B" w:rsidP="00F74C7B">
            <w:pPr>
              <w:jc w:val="center"/>
            </w:pPr>
            <w:r>
              <w:t>Yes/</w:t>
            </w:r>
            <w:r w:rsidRPr="00895C71">
              <w:t>Maybe</w:t>
            </w:r>
          </w:p>
          <w:p w14:paraId="147046B5" w14:textId="346C3944" w:rsidR="00F74C7B" w:rsidRDefault="00F74C7B" w:rsidP="00F74C7B">
            <w:pPr>
              <w:jc w:val="center"/>
            </w:pPr>
            <w:r>
              <w:rPr>
                <w:sz w:val="20"/>
                <w:szCs w:val="20"/>
              </w:rPr>
              <w:t>Maintaining regulatory and coding regions together lowers between cell variance in males.</w:t>
            </w:r>
          </w:p>
        </w:tc>
        <w:tc>
          <w:tcPr>
            <w:tcW w:w="871" w:type="pct"/>
            <w:shd w:val="clear" w:color="auto" w:fill="auto"/>
            <w:tcMar>
              <w:top w:w="72" w:type="dxa"/>
              <w:left w:w="144" w:type="dxa"/>
              <w:bottom w:w="72" w:type="dxa"/>
              <w:right w:w="144" w:type="dxa"/>
            </w:tcMar>
          </w:tcPr>
          <w:p w14:paraId="70188B13" w14:textId="77777777" w:rsidR="00F74C7B" w:rsidRDefault="00F74C7B" w:rsidP="00F74C7B">
            <w:pPr>
              <w:jc w:val="center"/>
              <w:rPr>
                <w:sz w:val="20"/>
                <w:szCs w:val="20"/>
              </w:rPr>
            </w:pPr>
            <w:r>
              <w:rPr>
                <w:sz w:val="20"/>
                <w:szCs w:val="20"/>
              </w:rPr>
              <w:t>?</w:t>
            </w:r>
            <w:r w:rsidRPr="00252FD1">
              <w:rPr>
                <w:sz w:val="20"/>
                <w:szCs w:val="20"/>
              </w:rPr>
              <w:t xml:space="preserve"> </w:t>
            </w:r>
          </w:p>
          <w:p w14:paraId="32553BB0" w14:textId="78518EE2" w:rsidR="00F74C7B" w:rsidRDefault="00F74C7B" w:rsidP="00F74C7B">
            <w:pPr>
              <w:jc w:val="center"/>
              <w:rPr>
                <w:sz w:val="20"/>
                <w:szCs w:val="20"/>
              </w:rPr>
            </w:pPr>
            <w:r>
              <w:rPr>
                <w:sz w:val="20"/>
                <w:szCs w:val="20"/>
              </w:rPr>
              <w:t>No prediction for chromosome axis.</w:t>
            </w:r>
          </w:p>
        </w:tc>
        <w:tc>
          <w:tcPr>
            <w:tcW w:w="742" w:type="pct"/>
          </w:tcPr>
          <w:p w14:paraId="0A0941A8" w14:textId="2BBA5B1D" w:rsidR="00F74C7B" w:rsidRDefault="00F74C7B" w:rsidP="00F74C7B">
            <w:pPr>
              <w:jc w:val="center"/>
            </w:pPr>
            <w:r>
              <w:t>No</w:t>
            </w:r>
          </w:p>
          <w:p w14:paraId="0ADF8FAE" w14:textId="343F37EF" w:rsidR="00F74C7B" w:rsidRDefault="00F74C7B" w:rsidP="00F74C7B">
            <w:pPr>
              <w:jc w:val="center"/>
            </w:pPr>
            <w:r>
              <w:rPr>
                <w:sz w:val="20"/>
                <w:szCs w:val="20"/>
              </w:rPr>
              <w:t>M</w:t>
            </w:r>
            <w:r w:rsidRPr="00252FD1">
              <w:rPr>
                <w:sz w:val="20"/>
                <w:szCs w:val="20"/>
              </w:rPr>
              <w:t>ales should evolve to be lower</w:t>
            </w:r>
            <w:r>
              <w:rPr>
                <w:sz w:val="20"/>
                <w:szCs w:val="20"/>
              </w:rPr>
              <w:t xml:space="preserve"> gwRR.</w:t>
            </w:r>
          </w:p>
        </w:tc>
        <w:tc>
          <w:tcPr>
            <w:tcW w:w="1033" w:type="pct"/>
          </w:tcPr>
          <w:p w14:paraId="4D46CBAE" w14:textId="3AC65D24" w:rsidR="00F74C7B" w:rsidRDefault="003540EC" w:rsidP="00F74C7B">
            <w:pPr>
              <w:jc w:val="center"/>
            </w:pPr>
            <w:r>
              <w:t>Yes/(m</w:t>
            </w:r>
            <w:r w:rsidR="00F74C7B">
              <w:t>aybe</w:t>
            </w:r>
            <w:r>
              <w:t>)</w:t>
            </w:r>
          </w:p>
          <w:p w14:paraId="3D97B74A" w14:textId="42E8CF2B" w:rsidR="00F74C7B" w:rsidRDefault="00F74C7B" w:rsidP="00F74C7B">
            <w:pPr>
              <w:jc w:val="center"/>
            </w:pPr>
            <w:r>
              <w:rPr>
                <w:sz w:val="20"/>
                <w:szCs w:val="20"/>
              </w:rPr>
              <w:t>Stronger interference is equivalent to larger blocks of chromosomes segregation together.</w:t>
            </w:r>
          </w:p>
        </w:tc>
      </w:tr>
      <w:tr w:rsidR="003540EC" w:rsidRPr="00895C71" w14:paraId="16869E04" w14:textId="77777777" w:rsidTr="0011452A">
        <w:trPr>
          <w:trHeight w:val="390"/>
        </w:trPr>
        <w:tc>
          <w:tcPr>
            <w:tcW w:w="933" w:type="pct"/>
            <w:shd w:val="clear" w:color="auto" w:fill="auto"/>
            <w:tcMar>
              <w:top w:w="72" w:type="dxa"/>
              <w:left w:w="144" w:type="dxa"/>
              <w:bottom w:w="72" w:type="dxa"/>
              <w:right w:w="144" w:type="dxa"/>
            </w:tcMar>
            <w:hideMark/>
          </w:tcPr>
          <w:p w14:paraId="20367CC7" w14:textId="5DBFB284" w:rsidR="00F74C7B" w:rsidRPr="0057784C" w:rsidRDefault="00F74C7B" w:rsidP="00F74C7B">
            <w:r>
              <w:t>Spindle based s</w:t>
            </w:r>
            <w:r w:rsidRPr="0057784C">
              <w:t>election</w:t>
            </w:r>
            <w:r w:rsidR="003540EC">
              <w:t xml:space="preserve"> at </w:t>
            </w:r>
            <w:r w:rsidR="0035604B">
              <w:t>r</w:t>
            </w:r>
            <w:r>
              <w:t>eduction phase</w:t>
            </w:r>
          </w:p>
          <w:p w14:paraId="655DA71F" w14:textId="77777777" w:rsidR="00F74C7B" w:rsidRPr="0057784C" w:rsidRDefault="00F74C7B" w:rsidP="00F74C7B">
            <w:pPr>
              <w:rPr>
                <w:sz w:val="20"/>
                <w:szCs w:val="20"/>
              </w:rPr>
            </w:pPr>
          </w:p>
          <w:p w14:paraId="458FE889" w14:textId="0192BFCA" w:rsidR="00F74C7B" w:rsidRPr="00895C71" w:rsidRDefault="00F74C7B" w:rsidP="00F74C7B">
            <w:r w:rsidRPr="0057784C">
              <w:rPr>
                <w:sz w:val="20"/>
                <w:szCs w:val="20"/>
              </w:rPr>
              <w:fldChar w:fldCharType="begin"/>
            </w:r>
            <w:r w:rsidRPr="0057784C">
              <w:rPr>
                <w:sz w:val="20"/>
                <w:szCs w:val="20"/>
              </w:rPr>
              <w:instrText xml:space="preserve"> ADDIN ZOTERO_ITEM {"citationID":"IpxpBN3e","properties":{"formattedCitation":"(Altendorfer et al., 2020; Dernburg, 2001; Lee, 2019; van Veen and Hawley, 2003)","plainCitation":"(Altendorfer et al., 2020; Dernburg, 2001; Lee, 2019; van Veen and Hawley, 2003)"},"citationItems":[{"id":1174,"uris":["http://zotero.org/users/3541366/items/Q82Q2TD3"],"uri":["http://zotero.org/users/3541366/items/Q82Q2TD3"]},{"id":1169,"uris":["http://zotero.org/users/3541366/items/H268BG4J"],"uri":["http://zotero.org/users/3541366/items/H268BG4J"]},{"id":1163,"uris":["http://zotero.org/users/3541366/items/G4MCKUF5"],"uri":["http://zotero.org/users/3541366/items/G4MCKUF5"]},{"id":1172,"uris":["http://zotero.org/users/3541366/items/3QVNAFGP"],"uri":["http://zotero.org/users/3541366/items/3QVNAFGP"]}]} </w:instrText>
            </w:r>
            <w:r w:rsidRPr="0057784C">
              <w:rPr>
                <w:sz w:val="20"/>
                <w:szCs w:val="20"/>
              </w:rPr>
              <w:fldChar w:fldCharType="separate"/>
            </w:r>
            <w:r w:rsidRPr="0057784C">
              <w:rPr>
                <w:rFonts w:ascii="Calibri" w:hAnsi="Calibri" w:cs="Calibri"/>
                <w:sz w:val="20"/>
                <w:szCs w:val="20"/>
              </w:rPr>
              <w:t>(Altendorfer et al., 2020; Dernburg, 2001; Lee, 2019; van Veen and Hawley, 2003)</w:t>
            </w:r>
            <w:r w:rsidRPr="0057784C">
              <w:rPr>
                <w:sz w:val="20"/>
                <w:szCs w:val="20"/>
              </w:rPr>
              <w:fldChar w:fldCharType="end"/>
            </w:r>
          </w:p>
        </w:tc>
        <w:tc>
          <w:tcPr>
            <w:tcW w:w="627" w:type="pct"/>
            <w:shd w:val="clear" w:color="auto" w:fill="auto"/>
            <w:tcMar>
              <w:top w:w="72" w:type="dxa"/>
              <w:left w:w="144" w:type="dxa"/>
              <w:bottom w:w="72" w:type="dxa"/>
              <w:right w:w="144" w:type="dxa"/>
            </w:tcMar>
            <w:hideMark/>
          </w:tcPr>
          <w:p w14:paraId="3CD8BA2B" w14:textId="77777777" w:rsidR="00F74C7B" w:rsidRDefault="00F74C7B" w:rsidP="00F74C7B">
            <w:pPr>
              <w:jc w:val="center"/>
            </w:pPr>
            <w:r w:rsidRPr="00895C71">
              <w:t>Yes</w:t>
            </w:r>
          </w:p>
          <w:p w14:paraId="66D194F7" w14:textId="3CBE9542" w:rsidR="003540EC" w:rsidRDefault="003540EC" w:rsidP="00F74C7B">
            <w:pPr>
              <w:jc w:val="center"/>
              <w:rPr>
                <w:sz w:val="20"/>
                <w:szCs w:val="20"/>
              </w:rPr>
            </w:pPr>
            <w:r>
              <w:rPr>
                <w:sz w:val="20"/>
                <w:szCs w:val="20"/>
              </w:rPr>
              <w:t>Telomere position of single crossover chromosomes maximizes</w:t>
            </w:r>
          </w:p>
          <w:p w14:paraId="616ADAC3" w14:textId="37E46BB5" w:rsidR="00F74C7B" w:rsidRPr="00252FD1" w:rsidRDefault="003540EC" w:rsidP="00F74C7B">
            <w:pPr>
              <w:jc w:val="center"/>
              <w:rPr>
                <w:sz w:val="20"/>
                <w:szCs w:val="20"/>
              </w:rPr>
            </w:pPr>
            <w:r>
              <w:rPr>
                <w:sz w:val="20"/>
                <w:szCs w:val="20"/>
              </w:rPr>
              <w:lastRenderedPageBreak/>
              <w:t>sister cohesion with tension and may synchronize division of bivalents.</w:t>
            </w:r>
          </w:p>
          <w:p w14:paraId="5B574E32" w14:textId="77777777" w:rsidR="00F74C7B" w:rsidRPr="00895C71" w:rsidRDefault="00F74C7B" w:rsidP="00F74C7B">
            <w:pPr>
              <w:jc w:val="center"/>
            </w:pPr>
          </w:p>
        </w:tc>
        <w:tc>
          <w:tcPr>
            <w:tcW w:w="793" w:type="pct"/>
          </w:tcPr>
          <w:p w14:paraId="58D38C0F" w14:textId="77777777" w:rsidR="00F74C7B" w:rsidRDefault="00F74C7B" w:rsidP="00F74C7B">
            <w:pPr>
              <w:jc w:val="center"/>
            </w:pPr>
            <w:r>
              <w:lastRenderedPageBreak/>
              <w:t>Y</w:t>
            </w:r>
            <w:r w:rsidRPr="00895C71">
              <w:t>es</w:t>
            </w:r>
          </w:p>
          <w:p w14:paraId="798BAB34" w14:textId="46B0F4EA" w:rsidR="00F74C7B" w:rsidRDefault="00F74C7B" w:rsidP="00F74C7B">
            <w:pPr>
              <w:jc w:val="center"/>
            </w:pPr>
            <w:r w:rsidRPr="00252FD1">
              <w:rPr>
                <w:sz w:val="20"/>
                <w:szCs w:val="20"/>
              </w:rPr>
              <w:t>Relaxed selection on SAC would</w:t>
            </w:r>
            <w:r>
              <w:rPr>
                <w:sz w:val="20"/>
                <w:szCs w:val="20"/>
              </w:rPr>
              <w:t xml:space="preserve"> increases variance across oocytes relative to spermatocytes</w:t>
            </w:r>
            <w:r w:rsidRPr="00252FD1">
              <w:rPr>
                <w:sz w:val="20"/>
                <w:szCs w:val="20"/>
              </w:rPr>
              <w:t>.</w:t>
            </w:r>
          </w:p>
        </w:tc>
        <w:tc>
          <w:tcPr>
            <w:tcW w:w="871" w:type="pct"/>
            <w:shd w:val="clear" w:color="auto" w:fill="auto"/>
            <w:tcMar>
              <w:top w:w="72" w:type="dxa"/>
              <w:left w:w="144" w:type="dxa"/>
              <w:bottom w:w="72" w:type="dxa"/>
              <w:right w:w="144" w:type="dxa"/>
            </w:tcMar>
            <w:hideMark/>
          </w:tcPr>
          <w:p w14:paraId="6D1141F8" w14:textId="6944147B" w:rsidR="00F74C7B" w:rsidRDefault="00916F3A" w:rsidP="00F74C7B">
            <w:pPr>
              <w:jc w:val="center"/>
            </w:pPr>
            <w:r>
              <w:t>NA</w:t>
            </w:r>
          </w:p>
          <w:p w14:paraId="32CF4CC0" w14:textId="3E999563" w:rsidR="003540EC" w:rsidRPr="001C1E54" w:rsidRDefault="003540EC" w:rsidP="00F74C7B">
            <w:pPr>
              <w:jc w:val="center"/>
            </w:pPr>
            <w:r>
              <w:rPr>
                <w:sz w:val="20"/>
                <w:szCs w:val="20"/>
              </w:rPr>
              <w:t>No prediction for chromosome axis.</w:t>
            </w:r>
          </w:p>
        </w:tc>
        <w:tc>
          <w:tcPr>
            <w:tcW w:w="742" w:type="pct"/>
          </w:tcPr>
          <w:p w14:paraId="2504CFC2" w14:textId="7782E71A" w:rsidR="003540EC" w:rsidRPr="003540EC" w:rsidRDefault="00F74C7B" w:rsidP="003540EC">
            <w:pPr>
              <w:jc w:val="center"/>
            </w:pPr>
            <w:r>
              <w:t>Yes</w:t>
            </w:r>
          </w:p>
          <w:p w14:paraId="64D770DA" w14:textId="082AA391" w:rsidR="00F74C7B" w:rsidRDefault="003540EC" w:rsidP="003540EC">
            <w:pPr>
              <w:jc w:val="center"/>
            </w:pPr>
            <w:r>
              <w:rPr>
                <w:sz w:val="20"/>
                <w:szCs w:val="20"/>
              </w:rPr>
              <w:t xml:space="preserve">More effective checkpoint (SAC) will </w:t>
            </w:r>
            <w:r w:rsidR="00F74C7B">
              <w:rPr>
                <w:sz w:val="20"/>
                <w:szCs w:val="20"/>
              </w:rPr>
              <w:t>cause faster evolution in males relative to females</w:t>
            </w:r>
            <w:r>
              <w:rPr>
                <w:sz w:val="20"/>
                <w:szCs w:val="20"/>
              </w:rPr>
              <w:t>.</w:t>
            </w:r>
          </w:p>
        </w:tc>
        <w:tc>
          <w:tcPr>
            <w:tcW w:w="1033" w:type="pct"/>
          </w:tcPr>
          <w:p w14:paraId="38114AEA" w14:textId="6EAB4015" w:rsidR="00F74C7B" w:rsidRDefault="00F74C7B" w:rsidP="00F74C7B">
            <w:pPr>
              <w:jc w:val="center"/>
            </w:pPr>
            <w:r>
              <w:t>Y</w:t>
            </w:r>
            <w:r w:rsidR="00544D79">
              <w:t>es</w:t>
            </w:r>
          </w:p>
          <w:p w14:paraId="354A63DA" w14:textId="6CD3BAF8" w:rsidR="00544D79" w:rsidRDefault="00544D79" w:rsidP="00544D79">
            <w:pPr>
              <w:jc w:val="center"/>
              <w:rPr>
                <w:sz w:val="20"/>
                <w:szCs w:val="20"/>
              </w:rPr>
            </w:pPr>
            <w:r>
              <w:rPr>
                <w:sz w:val="20"/>
                <w:szCs w:val="20"/>
              </w:rPr>
              <w:t xml:space="preserve">Unknown mechanism, but amount of </w:t>
            </w:r>
            <w:r w:rsidR="00F74C7B">
              <w:rPr>
                <w:sz w:val="20"/>
                <w:szCs w:val="20"/>
              </w:rPr>
              <w:t xml:space="preserve">sister cohesion </w:t>
            </w:r>
            <w:r w:rsidR="000C1CB0">
              <w:rPr>
                <w:sz w:val="20"/>
                <w:szCs w:val="20"/>
              </w:rPr>
              <w:t>could:</w:t>
            </w:r>
          </w:p>
          <w:p w14:paraId="5C5E30BB" w14:textId="743CA276" w:rsidR="00544D79" w:rsidRDefault="000C1CB0" w:rsidP="00F74C7B">
            <w:pPr>
              <w:jc w:val="center"/>
              <w:rPr>
                <w:sz w:val="20"/>
                <w:szCs w:val="20"/>
              </w:rPr>
            </w:pPr>
            <w:r>
              <w:rPr>
                <w:sz w:val="20"/>
                <w:szCs w:val="20"/>
              </w:rPr>
              <w:t xml:space="preserve">i) </w:t>
            </w:r>
            <w:r w:rsidR="00544D79">
              <w:rPr>
                <w:sz w:val="20"/>
                <w:szCs w:val="20"/>
              </w:rPr>
              <w:t xml:space="preserve">stabilize tetrads for SAC to </w:t>
            </w:r>
            <w:r>
              <w:rPr>
                <w:sz w:val="20"/>
                <w:szCs w:val="20"/>
              </w:rPr>
              <w:t xml:space="preserve">detect </w:t>
            </w:r>
            <w:r w:rsidR="00544D79">
              <w:rPr>
                <w:sz w:val="20"/>
                <w:szCs w:val="20"/>
              </w:rPr>
              <w:t>tension</w:t>
            </w:r>
          </w:p>
          <w:p w14:paraId="60CC5123" w14:textId="195191EB" w:rsidR="00544D79" w:rsidRDefault="00544D79" w:rsidP="00F74C7B">
            <w:pPr>
              <w:jc w:val="center"/>
              <w:rPr>
                <w:sz w:val="20"/>
                <w:szCs w:val="20"/>
              </w:rPr>
            </w:pPr>
            <w:r>
              <w:rPr>
                <w:sz w:val="20"/>
                <w:szCs w:val="20"/>
              </w:rPr>
              <w:t xml:space="preserve">or </w:t>
            </w:r>
          </w:p>
          <w:p w14:paraId="71AEE9E9" w14:textId="741D522F" w:rsidR="003540EC" w:rsidRDefault="000C1CB0" w:rsidP="000C1CB0">
            <w:pPr>
              <w:jc w:val="center"/>
              <w:rPr>
                <w:sz w:val="20"/>
                <w:szCs w:val="20"/>
              </w:rPr>
            </w:pPr>
            <w:r>
              <w:rPr>
                <w:sz w:val="20"/>
                <w:szCs w:val="20"/>
              </w:rPr>
              <w:lastRenderedPageBreak/>
              <w:t xml:space="preserve">ii) </w:t>
            </w:r>
            <w:r w:rsidR="00544D79">
              <w:rPr>
                <w:sz w:val="20"/>
                <w:szCs w:val="20"/>
              </w:rPr>
              <w:t xml:space="preserve">regulate the timing </w:t>
            </w:r>
            <w:r>
              <w:rPr>
                <w:sz w:val="20"/>
                <w:szCs w:val="20"/>
              </w:rPr>
              <w:t>of entry into</w:t>
            </w:r>
            <w:r w:rsidR="00544D79">
              <w:rPr>
                <w:sz w:val="20"/>
                <w:szCs w:val="20"/>
              </w:rPr>
              <w:t xml:space="preserve"> anaphase (</w:t>
            </w:r>
            <w:r>
              <w:rPr>
                <w:sz w:val="20"/>
                <w:szCs w:val="20"/>
              </w:rPr>
              <w:t xml:space="preserve">reduction </w:t>
            </w:r>
            <w:r w:rsidR="00544D79">
              <w:rPr>
                <w:sz w:val="20"/>
                <w:szCs w:val="20"/>
              </w:rPr>
              <w:t>separation</w:t>
            </w:r>
            <w:r>
              <w:rPr>
                <w:sz w:val="20"/>
                <w:szCs w:val="20"/>
              </w:rPr>
              <w:t>) via modulating the rate of degradation of the sister cohesion.</w:t>
            </w:r>
          </w:p>
          <w:p w14:paraId="0A73C62F" w14:textId="55CA9606" w:rsidR="00544D79" w:rsidRPr="00A17D52" w:rsidRDefault="00544D79" w:rsidP="00F74C7B">
            <w:pPr>
              <w:jc w:val="center"/>
              <w:rPr>
                <w:sz w:val="20"/>
                <w:szCs w:val="20"/>
              </w:rPr>
            </w:pPr>
          </w:p>
        </w:tc>
      </w:tr>
      <w:tr w:rsidR="003540EC" w:rsidRPr="00895C71" w14:paraId="75E1834D" w14:textId="77777777" w:rsidTr="0011452A">
        <w:trPr>
          <w:trHeight w:val="390"/>
        </w:trPr>
        <w:tc>
          <w:tcPr>
            <w:tcW w:w="933" w:type="pct"/>
            <w:shd w:val="clear" w:color="auto" w:fill="auto"/>
            <w:tcMar>
              <w:top w:w="72" w:type="dxa"/>
              <w:left w:w="144" w:type="dxa"/>
              <w:bottom w:w="72" w:type="dxa"/>
              <w:right w:w="144" w:type="dxa"/>
            </w:tcMar>
          </w:tcPr>
          <w:p w14:paraId="22B2906F" w14:textId="41A2ECE9" w:rsidR="00F74C7B" w:rsidRPr="00544D79" w:rsidRDefault="00F74C7B" w:rsidP="00F74C7B">
            <w:r w:rsidRPr="00544D79">
              <w:t xml:space="preserve">Pairing based selection, </w:t>
            </w:r>
          </w:p>
          <w:p w14:paraId="045E1722" w14:textId="0004E97F" w:rsidR="00F74C7B" w:rsidRPr="00544D79" w:rsidRDefault="00F74C7B" w:rsidP="00F74C7B">
            <w:r w:rsidRPr="00544D79">
              <w:t>C.O.M.</w:t>
            </w:r>
          </w:p>
          <w:p w14:paraId="75D46778" w14:textId="34600A6A" w:rsidR="00F74C7B" w:rsidRPr="00F74C7B" w:rsidRDefault="00F74C7B" w:rsidP="00F74C7B">
            <w:pPr>
              <w:rPr>
                <w:sz w:val="18"/>
                <w:szCs w:val="18"/>
              </w:rPr>
            </w:pPr>
          </w:p>
          <w:p w14:paraId="25FDBD1A" w14:textId="0909AB72" w:rsidR="00F74C7B" w:rsidRDefault="00F74C7B" w:rsidP="00F74C7B">
            <w:r w:rsidRPr="00F74C7B">
              <w:rPr>
                <w:sz w:val="18"/>
                <w:szCs w:val="18"/>
              </w:rPr>
              <w:fldChar w:fldCharType="begin"/>
            </w:r>
            <w:r w:rsidRPr="00F74C7B">
              <w:rPr>
                <w:sz w:val="18"/>
                <w:szCs w:val="18"/>
              </w:rPr>
              <w:instrText xml:space="preserve"> ADDIN ZOTERO_ITEM {"citationID":"24la6nhm5q","properties":{"formattedCitation":"{\\rtf (Hult\\uc0\\u233{}n, 2011)}","plainCitation":"(Hultén, 2011)"},"citationItems":[{"id":1176,"uris":["http://zotero.org/users/3541366/items/SVI2NHA9"],"uri":["http://zotero.org/users/3541366/items/SVI2NHA9"]}]} </w:instrText>
            </w:r>
            <w:r w:rsidRPr="00F74C7B">
              <w:rPr>
                <w:sz w:val="18"/>
                <w:szCs w:val="18"/>
              </w:rPr>
              <w:fldChar w:fldCharType="separate"/>
            </w:r>
            <w:r w:rsidRPr="00F74C7B">
              <w:rPr>
                <w:rFonts w:ascii="Calibri" w:hAnsi="Calibri" w:cs="Calibri"/>
                <w:sz w:val="18"/>
                <w:szCs w:val="18"/>
              </w:rPr>
              <w:t>(Hultén, 2011)</w:t>
            </w:r>
            <w:r w:rsidRPr="00F74C7B">
              <w:rPr>
                <w:sz w:val="18"/>
                <w:szCs w:val="18"/>
              </w:rPr>
              <w:fldChar w:fldCharType="end"/>
            </w:r>
          </w:p>
        </w:tc>
        <w:tc>
          <w:tcPr>
            <w:tcW w:w="627" w:type="pct"/>
            <w:shd w:val="clear" w:color="auto" w:fill="auto"/>
            <w:tcMar>
              <w:top w:w="72" w:type="dxa"/>
              <w:left w:w="144" w:type="dxa"/>
              <w:bottom w:w="72" w:type="dxa"/>
              <w:right w:w="144" w:type="dxa"/>
            </w:tcMar>
          </w:tcPr>
          <w:p w14:paraId="40CA390B" w14:textId="0EF477E9" w:rsidR="00F74C7B" w:rsidRDefault="00F74C7B" w:rsidP="00F74C7B">
            <w:pPr>
              <w:jc w:val="center"/>
            </w:pPr>
            <w:r>
              <w:t>Y</w:t>
            </w:r>
            <w:r w:rsidR="00E434E5">
              <w:t>es / (maybe)</w:t>
            </w:r>
          </w:p>
          <w:p w14:paraId="124C4EE3" w14:textId="1FC8EA53" w:rsidR="00F74C7B" w:rsidRPr="00895C71" w:rsidRDefault="00E434E5" w:rsidP="00F74C7B">
            <w:pPr>
              <w:jc w:val="center"/>
            </w:pPr>
            <w:r>
              <w:rPr>
                <w:sz w:val="20"/>
                <w:szCs w:val="20"/>
              </w:rPr>
              <w:t>Difference</w:t>
            </w:r>
            <w:r w:rsidR="00F74C7B">
              <w:rPr>
                <w:sz w:val="20"/>
                <w:szCs w:val="20"/>
              </w:rPr>
              <w:t xml:space="preserve"> </w:t>
            </w:r>
            <w:r>
              <w:rPr>
                <w:sz w:val="20"/>
                <w:szCs w:val="20"/>
              </w:rPr>
              <w:t xml:space="preserve">of interference in sexes </w:t>
            </w:r>
            <w:r w:rsidR="00F74C7B">
              <w:rPr>
                <w:sz w:val="20"/>
                <w:szCs w:val="20"/>
              </w:rPr>
              <w:t>is du</w:t>
            </w:r>
            <w:r>
              <w:rPr>
                <w:sz w:val="20"/>
                <w:szCs w:val="20"/>
              </w:rPr>
              <w:t>e to axis length differences.</w:t>
            </w:r>
          </w:p>
        </w:tc>
        <w:tc>
          <w:tcPr>
            <w:tcW w:w="793" w:type="pct"/>
          </w:tcPr>
          <w:p w14:paraId="0DB08A34" w14:textId="7FD2E6E0" w:rsidR="00F74C7B" w:rsidRDefault="00F74C7B" w:rsidP="00F74C7B">
            <w:pPr>
              <w:jc w:val="center"/>
            </w:pPr>
            <w:r>
              <w:t>?</w:t>
            </w:r>
          </w:p>
          <w:p w14:paraId="27695ABF" w14:textId="5BFC896B" w:rsidR="00F74C7B" w:rsidRDefault="00E434E5" w:rsidP="00F74C7B">
            <w:pPr>
              <w:jc w:val="center"/>
            </w:pPr>
            <w:r>
              <w:rPr>
                <w:sz w:val="20"/>
                <w:szCs w:val="20"/>
              </w:rPr>
              <w:t>N</w:t>
            </w:r>
            <w:r w:rsidR="00F74C7B" w:rsidRPr="00FE1462">
              <w:rPr>
                <w:sz w:val="20"/>
                <w:szCs w:val="20"/>
              </w:rPr>
              <w:t>o prediction for be</w:t>
            </w:r>
            <w:r>
              <w:rPr>
                <w:sz w:val="20"/>
                <w:szCs w:val="20"/>
              </w:rPr>
              <w:t>tween gamete variance.</w:t>
            </w:r>
          </w:p>
        </w:tc>
        <w:tc>
          <w:tcPr>
            <w:tcW w:w="871" w:type="pct"/>
            <w:shd w:val="clear" w:color="auto" w:fill="auto"/>
            <w:tcMar>
              <w:top w:w="72" w:type="dxa"/>
              <w:left w:w="144" w:type="dxa"/>
              <w:bottom w:w="72" w:type="dxa"/>
              <w:right w:w="144" w:type="dxa"/>
            </w:tcMar>
          </w:tcPr>
          <w:p w14:paraId="39FE997C" w14:textId="339195BE" w:rsidR="00F74C7B" w:rsidRDefault="00F74C7B" w:rsidP="00F74C7B">
            <w:pPr>
              <w:jc w:val="center"/>
            </w:pPr>
            <w:r>
              <w:t>Yes</w:t>
            </w:r>
          </w:p>
          <w:p w14:paraId="147B1609" w14:textId="1B192A2A" w:rsidR="00F74C7B" w:rsidRPr="00FE1462" w:rsidRDefault="00E434E5" w:rsidP="00E434E5">
            <w:pPr>
              <w:jc w:val="center"/>
              <w:rPr>
                <w:sz w:val="20"/>
                <w:szCs w:val="20"/>
              </w:rPr>
            </w:pPr>
            <w:r>
              <w:rPr>
                <w:sz w:val="20"/>
                <w:szCs w:val="20"/>
              </w:rPr>
              <w:t>L</w:t>
            </w:r>
            <w:r w:rsidR="00F74C7B" w:rsidRPr="00FE1462">
              <w:rPr>
                <w:sz w:val="20"/>
                <w:szCs w:val="20"/>
              </w:rPr>
              <w:t xml:space="preserve">onger female </w:t>
            </w:r>
            <w:r>
              <w:rPr>
                <w:sz w:val="20"/>
                <w:szCs w:val="20"/>
              </w:rPr>
              <w:t>axis driven by larger cell volume.</w:t>
            </w:r>
          </w:p>
        </w:tc>
        <w:tc>
          <w:tcPr>
            <w:tcW w:w="742" w:type="pct"/>
          </w:tcPr>
          <w:p w14:paraId="4BB25DE4" w14:textId="7F728FFD" w:rsidR="00F74C7B" w:rsidRDefault="00F74C7B" w:rsidP="00F74C7B">
            <w:pPr>
              <w:jc w:val="center"/>
            </w:pPr>
            <w:r>
              <w:t>No</w:t>
            </w:r>
          </w:p>
          <w:p w14:paraId="65411849" w14:textId="020B1D60" w:rsidR="00F74C7B" w:rsidRPr="00E434E5" w:rsidRDefault="00F74C7B" w:rsidP="00F74C7B">
            <w:pPr>
              <w:jc w:val="center"/>
              <w:rPr>
                <w:sz w:val="20"/>
                <w:szCs w:val="20"/>
              </w:rPr>
            </w:pPr>
            <w:r w:rsidRPr="00E434E5">
              <w:rPr>
                <w:sz w:val="20"/>
                <w:szCs w:val="20"/>
              </w:rPr>
              <w:t xml:space="preserve">No evolution </w:t>
            </w:r>
            <w:r w:rsidR="00544D79" w:rsidRPr="00E434E5">
              <w:rPr>
                <w:sz w:val="20"/>
                <w:szCs w:val="20"/>
              </w:rPr>
              <w:t>predictions.</w:t>
            </w:r>
          </w:p>
        </w:tc>
        <w:tc>
          <w:tcPr>
            <w:tcW w:w="1033" w:type="pct"/>
          </w:tcPr>
          <w:p w14:paraId="7DE12D6A" w14:textId="77777777" w:rsidR="00F74C7B" w:rsidRDefault="00544D79" w:rsidP="00F74C7B">
            <w:pPr>
              <w:jc w:val="center"/>
            </w:pPr>
            <w:r>
              <w:t xml:space="preserve">No </w:t>
            </w:r>
          </w:p>
          <w:p w14:paraId="0D4D9F36" w14:textId="27D48185" w:rsidR="00544D79" w:rsidRPr="00E434E5" w:rsidRDefault="00544D79" w:rsidP="00F74C7B">
            <w:pPr>
              <w:jc w:val="center"/>
              <w:rPr>
                <w:sz w:val="20"/>
                <w:szCs w:val="20"/>
              </w:rPr>
            </w:pPr>
            <w:r w:rsidRPr="00E434E5">
              <w:rPr>
                <w:sz w:val="20"/>
                <w:szCs w:val="20"/>
              </w:rPr>
              <w:t>No prediction for reduction phase.</w:t>
            </w:r>
          </w:p>
        </w:tc>
      </w:tr>
    </w:tbl>
    <w:p w14:paraId="1C00AD67" w14:textId="2F735005" w:rsidR="00252FD1" w:rsidRDefault="00252FD1"/>
    <w:p w14:paraId="6A889223" w14:textId="02C6274B" w:rsidR="00A3241E" w:rsidRDefault="00916F3A">
      <w:r>
        <w:t>Reverse het, chromatin org, typical landscape,</w:t>
      </w:r>
      <w:r w:rsidR="00A67BF5">
        <w:t xml:space="preserve"> within animal variance, </w:t>
      </w:r>
      <w:r>
        <w:t xml:space="preserve"> interference</w:t>
      </w:r>
    </w:p>
    <w:p w14:paraId="5E43DAA2" w14:textId="77777777" w:rsidR="0035604B" w:rsidRDefault="0035604B"/>
    <w:p w14:paraId="401CCE1D" w14:textId="6922B612" w:rsidR="0035604B" w:rsidRDefault="0035604B">
      <w:r>
        <w:t>Remove chromatin ORG?  (only COM makes a prediction)</w:t>
      </w:r>
    </w:p>
    <w:p w14:paraId="6C2770BC" w14:textId="77777777" w:rsidR="0035604B" w:rsidRDefault="0035604B"/>
    <w:p w14:paraId="41711046" w14:textId="77777777" w:rsidR="00916F3A" w:rsidRDefault="00916F3A"/>
    <w:p w14:paraId="298A26AC" w14:textId="77777777" w:rsidR="00916F3A" w:rsidRDefault="00916F3A"/>
    <w:p w14:paraId="5CD15DC4" w14:textId="53653F8A" w:rsidR="00AD1A57" w:rsidRPr="00825ACF" w:rsidRDefault="00AD1A57">
      <w:pPr>
        <w:rPr>
          <w:b/>
        </w:rPr>
      </w:pPr>
      <w:r w:rsidRPr="00825ACF">
        <w:rPr>
          <w:b/>
        </w:rPr>
        <w:t>References:</w:t>
      </w:r>
    </w:p>
    <w:p w14:paraId="76B16DC7" w14:textId="77777777" w:rsidR="00AD1A57" w:rsidRDefault="00AD1A57"/>
    <w:p w14:paraId="09DA0778" w14:textId="77777777" w:rsidR="003540EC" w:rsidRPr="003540EC" w:rsidRDefault="00F66616" w:rsidP="003540EC">
      <w:pPr>
        <w:pStyle w:val="Bibliography"/>
        <w:rPr>
          <w:rFonts w:ascii="Calibri" w:hAnsi="Calibri" w:cs="Calibri"/>
        </w:rPr>
      </w:pPr>
      <w:r>
        <w:fldChar w:fldCharType="begin"/>
      </w:r>
      <w:r w:rsidR="0057784C">
        <w:instrText xml:space="preserve"> ADDIN ZOTERO_BIBL {"custom":[]} </w:instrText>
      </w:r>
      <w:r>
        <w:fldChar w:fldCharType="separate"/>
      </w:r>
      <w:r w:rsidR="003540EC" w:rsidRPr="003540EC">
        <w:rPr>
          <w:rFonts w:ascii="Calibri" w:hAnsi="Calibri" w:cs="Calibri"/>
        </w:rPr>
        <w:t>Altendorfer, E., Láscarez-Lagunas, L.I., Nadarajan, S., Mathieson, I., and Colaiácovo, M.P. (2020). Crossover Position Drives Chromosome Remodeling for Accurate Meiotic Chromosome Segregation. Curr. Biol.</w:t>
      </w:r>
    </w:p>
    <w:p w14:paraId="0C5D37C0" w14:textId="77777777" w:rsidR="003540EC" w:rsidRPr="003540EC" w:rsidRDefault="003540EC" w:rsidP="003540EC">
      <w:pPr>
        <w:pStyle w:val="Bibliography"/>
        <w:rPr>
          <w:rFonts w:ascii="Calibri" w:hAnsi="Calibri" w:cs="Calibri"/>
        </w:rPr>
      </w:pPr>
      <w:r w:rsidRPr="003540EC">
        <w:rPr>
          <w:rFonts w:ascii="Calibri" w:hAnsi="Calibri" w:cs="Calibri"/>
        </w:rPr>
        <w:t xml:space="preserve">Brandvain, Y., and Coop, G. (2012). Scrambling eggs: meiotic drive and the evolution of female recombination rates. Genetics </w:t>
      </w:r>
      <w:r w:rsidRPr="003540EC">
        <w:rPr>
          <w:rFonts w:ascii="Calibri" w:hAnsi="Calibri" w:cs="Calibri"/>
          <w:i/>
          <w:iCs/>
        </w:rPr>
        <w:t>190</w:t>
      </w:r>
      <w:r w:rsidRPr="003540EC">
        <w:rPr>
          <w:rFonts w:ascii="Calibri" w:hAnsi="Calibri" w:cs="Calibri"/>
        </w:rPr>
        <w:t>, 709–723.</w:t>
      </w:r>
    </w:p>
    <w:p w14:paraId="6F307A38" w14:textId="77777777" w:rsidR="003540EC" w:rsidRPr="003540EC" w:rsidRDefault="003540EC" w:rsidP="003540EC">
      <w:pPr>
        <w:pStyle w:val="Bibliography"/>
        <w:rPr>
          <w:rFonts w:ascii="Calibri" w:hAnsi="Calibri" w:cs="Calibri"/>
        </w:rPr>
      </w:pPr>
      <w:r w:rsidRPr="003540EC">
        <w:rPr>
          <w:rFonts w:ascii="Calibri" w:hAnsi="Calibri" w:cs="Calibri"/>
        </w:rPr>
        <w:t xml:space="preserve">Dernburg, A.F. (2001). Here, there, and everywhere: kinetochore function on holocentric chromosomes. J. Cell Biol. </w:t>
      </w:r>
      <w:r w:rsidRPr="003540EC">
        <w:rPr>
          <w:rFonts w:ascii="Calibri" w:hAnsi="Calibri" w:cs="Calibri"/>
          <w:i/>
          <w:iCs/>
        </w:rPr>
        <w:t>153</w:t>
      </w:r>
      <w:r w:rsidRPr="003540EC">
        <w:rPr>
          <w:rFonts w:ascii="Calibri" w:hAnsi="Calibri" w:cs="Calibri"/>
        </w:rPr>
        <w:t>, F33–F38.</w:t>
      </w:r>
    </w:p>
    <w:p w14:paraId="31CD9C66" w14:textId="77777777" w:rsidR="003540EC" w:rsidRPr="003540EC" w:rsidRDefault="003540EC" w:rsidP="003540EC">
      <w:pPr>
        <w:pStyle w:val="Bibliography"/>
        <w:rPr>
          <w:rFonts w:ascii="Calibri" w:hAnsi="Calibri" w:cs="Calibri"/>
        </w:rPr>
      </w:pPr>
      <w:r w:rsidRPr="003540EC">
        <w:rPr>
          <w:rFonts w:ascii="Calibri" w:hAnsi="Calibri" w:cs="Calibri"/>
        </w:rPr>
        <w:t xml:space="preserve">Hultén, M.A. (2011). On the origin of crossover interference: A chromosome oscillatory movement (COM) model. Mol. Cytogenet. </w:t>
      </w:r>
      <w:r w:rsidRPr="003540EC">
        <w:rPr>
          <w:rFonts w:ascii="Calibri" w:hAnsi="Calibri" w:cs="Calibri"/>
          <w:i/>
          <w:iCs/>
        </w:rPr>
        <w:t>4</w:t>
      </w:r>
      <w:r w:rsidRPr="003540EC">
        <w:rPr>
          <w:rFonts w:ascii="Calibri" w:hAnsi="Calibri" w:cs="Calibri"/>
        </w:rPr>
        <w:t>, 10.</w:t>
      </w:r>
    </w:p>
    <w:p w14:paraId="37F5B7D1" w14:textId="77777777" w:rsidR="003540EC" w:rsidRPr="003540EC" w:rsidRDefault="003540EC" w:rsidP="003540EC">
      <w:pPr>
        <w:pStyle w:val="Bibliography"/>
        <w:rPr>
          <w:rFonts w:ascii="Calibri" w:hAnsi="Calibri" w:cs="Calibri"/>
        </w:rPr>
      </w:pPr>
      <w:r w:rsidRPr="003540EC">
        <w:rPr>
          <w:rFonts w:ascii="Calibri" w:hAnsi="Calibri" w:cs="Calibri"/>
        </w:rPr>
        <w:t>Lee, J. (2019). Is age-related increase of chromosome segregation errors in mammalian oocytes caused by cohesin deterioration? Reprod. Med. Biol.</w:t>
      </w:r>
    </w:p>
    <w:p w14:paraId="6899A0B2"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2003). The evolution of sex dimorphism in recombination. Genetics </w:t>
      </w:r>
      <w:r w:rsidRPr="003540EC">
        <w:rPr>
          <w:rFonts w:ascii="Calibri" w:hAnsi="Calibri" w:cs="Calibri"/>
          <w:i/>
          <w:iCs/>
        </w:rPr>
        <w:t>163</w:t>
      </w:r>
      <w:r w:rsidRPr="003540EC">
        <w:rPr>
          <w:rFonts w:ascii="Calibri" w:hAnsi="Calibri" w:cs="Calibri"/>
        </w:rPr>
        <w:t>, 811–822.</w:t>
      </w:r>
    </w:p>
    <w:p w14:paraId="68B6A959"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and Dutheil, J. (2005). Recombination difference between sexes: a role for haploid selection. PLoS Biol. </w:t>
      </w:r>
      <w:r w:rsidRPr="003540EC">
        <w:rPr>
          <w:rFonts w:ascii="Calibri" w:hAnsi="Calibri" w:cs="Calibri"/>
          <w:i/>
          <w:iCs/>
        </w:rPr>
        <w:t>3</w:t>
      </w:r>
      <w:r w:rsidRPr="003540EC">
        <w:rPr>
          <w:rFonts w:ascii="Calibri" w:hAnsi="Calibri" w:cs="Calibri"/>
        </w:rPr>
        <w:t>, e63.</w:t>
      </w:r>
    </w:p>
    <w:p w14:paraId="428BAF9F" w14:textId="77777777" w:rsidR="003540EC" w:rsidRPr="003540EC" w:rsidRDefault="003540EC" w:rsidP="003540EC">
      <w:pPr>
        <w:pStyle w:val="Bibliography"/>
        <w:rPr>
          <w:rFonts w:ascii="Calibri" w:hAnsi="Calibri" w:cs="Calibri"/>
        </w:rPr>
      </w:pPr>
      <w:r w:rsidRPr="003540EC">
        <w:rPr>
          <w:rFonts w:ascii="Calibri" w:hAnsi="Calibri" w:cs="Calibri"/>
        </w:rPr>
        <w:t xml:space="preserve">Sardell, J.M., and Kirkpatrick, M. (2020). Sex Differences in the Recombination Landscape. Am. Nat. </w:t>
      </w:r>
      <w:r w:rsidRPr="003540EC">
        <w:rPr>
          <w:rFonts w:ascii="Calibri" w:hAnsi="Calibri" w:cs="Calibri"/>
          <w:i/>
          <w:iCs/>
        </w:rPr>
        <w:t>195</w:t>
      </w:r>
      <w:r w:rsidRPr="003540EC">
        <w:rPr>
          <w:rFonts w:ascii="Calibri" w:hAnsi="Calibri" w:cs="Calibri"/>
        </w:rPr>
        <w:t>, 361–379.</w:t>
      </w:r>
    </w:p>
    <w:p w14:paraId="03DD3D02" w14:textId="77777777" w:rsidR="003540EC" w:rsidRPr="003540EC" w:rsidRDefault="003540EC" w:rsidP="003540EC">
      <w:pPr>
        <w:pStyle w:val="Bibliography"/>
        <w:rPr>
          <w:rFonts w:ascii="Calibri" w:hAnsi="Calibri" w:cs="Calibri"/>
        </w:rPr>
      </w:pPr>
      <w:r w:rsidRPr="003540EC">
        <w:rPr>
          <w:rFonts w:ascii="Calibri" w:hAnsi="Calibri" w:cs="Calibri"/>
        </w:rPr>
        <w:lastRenderedPageBreak/>
        <w:t xml:space="preserve">van Veen, J.E., and Hawley, R.S. (2003). Meiosis: when even two is a crowd. Curr. Biol. </w:t>
      </w:r>
      <w:r w:rsidRPr="003540EC">
        <w:rPr>
          <w:rFonts w:ascii="Calibri" w:hAnsi="Calibri" w:cs="Calibri"/>
          <w:i/>
          <w:iCs/>
        </w:rPr>
        <w:t>13</w:t>
      </w:r>
      <w:r w:rsidRPr="003540EC">
        <w:rPr>
          <w:rFonts w:ascii="Calibri" w:hAnsi="Calibri" w:cs="Calibri"/>
        </w:rPr>
        <w:t>, R831–R833.</w:t>
      </w:r>
    </w:p>
    <w:p w14:paraId="6706FE98" w14:textId="597A2BD3"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0D76AA" w14:textId="77777777" w:rsidR="00523CD2" w:rsidRDefault="00523CD2" w:rsidP="00D47BD7">
      <w:r>
        <w:separator/>
      </w:r>
    </w:p>
  </w:endnote>
  <w:endnote w:type="continuationSeparator" w:id="0">
    <w:p w14:paraId="329BDD11" w14:textId="77777777" w:rsidR="00523CD2" w:rsidRDefault="00523CD2" w:rsidP="00D47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001EA" w14:textId="77777777" w:rsidR="00523CD2" w:rsidRDefault="00523CD2" w:rsidP="00D47BD7">
      <w:r>
        <w:separator/>
      </w:r>
    </w:p>
  </w:footnote>
  <w:footnote w:type="continuationSeparator" w:id="0">
    <w:p w14:paraId="69A98905" w14:textId="77777777" w:rsidR="00523CD2" w:rsidRDefault="00523CD2" w:rsidP="00D47B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05040D"/>
    <w:rsid w:val="000C1CB0"/>
    <w:rsid w:val="0011452A"/>
    <w:rsid w:val="00152F3D"/>
    <w:rsid w:val="00185C4A"/>
    <w:rsid w:val="001B05E6"/>
    <w:rsid w:val="001C1E54"/>
    <w:rsid w:val="001D04AD"/>
    <w:rsid w:val="001D1ABD"/>
    <w:rsid w:val="001D6F4C"/>
    <w:rsid w:val="00214D5E"/>
    <w:rsid w:val="00231E13"/>
    <w:rsid w:val="00252FD1"/>
    <w:rsid w:val="00297B67"/>
    <w:rsid w:val="0031291B"/>
    <w:rsid w:val="00324D3E"/>
    <w:rsid w:val="003540EC"/>
    <w:rsid w:val="0035604B"/>
    <w:rsid w:val="00386E92"/>
    <w:rsid w:val="00390258"/>
    <w:rsid w:val="00414B7E"/>
    <w:rsid w:val="00427684"/>
    <w:rsid w:val="00444225"/>
    <w:rsid w:val="00470C54"/>
    <w:rsid w:val="00472B88"/>
    <w:rsid w:val="00482C6B"/>
    <w:rsid w:val="004C6549"/>
    <w:rsid w:val="004E4BCE"/>
    <w:rsid w:val="00522512"/>
    <w:rsid w:val="00523CD2"/>
    <w:rsid w:val="0054041A"/>
    <w:rsid w:val="00544D79"/>
    <w:rsid w:val="0057784C"/>
    <w:rsid w:val="00604D3A"/>
    <w:rsid w:val="00605F6C"/>
    <w:rsid w:val="00613ACD"/>
    <w:rsid w:val="00627DFB"/>
    <w:rsid w:val="006363DF"/>
    <w:rsid w:val="006C4AC5"/>
    <w:rsid w:val="006C7F5D"/>
    <w:rsid w:val="00762302"/>
    <w:rsid w:val="00774EB8"/>
    <w:rsid w:val="00825ACF"/>
    <w:rsid w:val="00895C71"/>
    <w:rsid w:val="008E1329"/>
    <w:rsid w:val="00916F3A"/>
    <w:rsid w:val="0096310E"/>
    <w:rsid w:val="00994BB9"/>
    <w:rsid w:val="009A2185"/>
    <w:rsid w:val="00A17D52"/>
    <w:rsid w:val="00A3241E"/>
    <w:rsid w:val="00A67BF5"/>
    <w:rsid w:val="00A7611D"/>
    <w:rsid w:val="00A93CA7"/>
    <w:rsid w:val="00AD1A57"/>
    <w:rsid w:val="00AF5F38"/>
    <w:rsid w:val="00B140DE"/>
    <w:rsid w:val="00B631FB"/>
    <w:rsid w:val="00B8174D"/>
    <w:rsid w:val="00BD0DF0"/>
    <w:rsid w:val="00C1493C"/>
    <w:rsid w:val="00C33668"/>
    <w:rsid w:val="00C4103A"/>
    <w:rsid w:val="00D36425"/>
    <w:rsid w:val="00D47BD7"/>
    <w:rsid w:val="00D646DA"/>
    <w:rsid w:val="00E434E5"/>
    <w:rsid w:val="00E754B6"/>
    <w:rsid w:val="00EA51E0"/>
    <w:rsid w:val="00ED035C"/>
    <w:rsid w:val="00F4111E"/>
    <w:rsid w:val="00F56DFE"/>
    <w:rsid w:val="00F66616"/>
    <w:rsid w:val="00F74C7B"/>
    <w:rsid w:val="00FA15A7"/>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3">
    <w:name w:val="List No"/>
    <w:uiPriority w:val="99"/>
    <w:semiHidden/>
    <w:unhideWhenUsed/>
  </w:style>
  <w:style w:type="numbering" w:customStyle="1" w:styleId="ListNo20">
    <w:name w:val="List No2"/>
    <w:uiPriority w:val="99"/>
    <w:semiHidden/>
    <w:unhideWhenUsed/>
  </w:style>
  <w:style w:type="numbering" w:customStyle="1" w:styleId="ListNo10">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pPr>
  </w:style>
  <w:style w:type="paragraph" w:styleId="FootnoteText">
    <w:name w:val="footnote text"/>
    <w:basedOn w:val="Normal"/>
    <w:link w:val="FootnoteTextChar"/>
    <w:uiPriority w:val="99"/>
    <w:semiHidden/>
    <w:unhideWhenUsed/>
    <w:rsid w:val="00D47BD7"/>
    <w:rPr>
      <w:sz w:val="20"/>
      <w:szCs w:val="20"/>
    </w:rPr>
  </w:style>
  <w:style w:type="character" w:customStyle="1" w:styleId="FootnoteTextChar">
    <w:name w:val="Footnote Text Char"/>
    <w:basedOn w:val="DefaultParagraphFont"/>
    <w:link w:val="FootnoteText"/>
    <w:uiPriority w:val="99"/>
    <w:semiHidden/>
    <w:rsid w:val="00D47BD7"/>
    <w:rPr>
      <w:sz w:val="20"/>
      <w:szCs w:val="20"/>
    </w:rPr>
  </w:style>
  <w:style w:type="character" w:styleId="FootnoteReference">
    <w:name w:val="footnote reference"/>
    <w:basedOn w:val="DefaultParagraphFont"/>
    <w:uiPriority w:val="99"/>
    <w:semiHidden/>
    <w:unhideWhenUsed/>
    <w:rsid w:val="00D47BD7"/>
    <w:rPr>
      <w:vertAlign w:val="superscript"/>
    </w:rPr>
  </w:style>
  <w:style w:type="paragraph" w:styleId="ListParagraph">
    <w:name w:val="List Paragraph"/>
    <w:basedOn w:val="Normal"/>
    <w:uiPriority w:val="34"/>
    <w:qFormat/>
    <w:rsid w:val="000C1C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2</TotalTime>
  <Pages>3</Pages>
  <Words>1365</Words>
  <Characters>778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4</cp:revision>
  <cp:lastPrinted>2020-03-10T22:21:00Z</cp:lastPrinted>
  <dcterms:created xsi:type="dcterms:W3CDTF">2020-03-30T18:32:00Z</dcterms:created>
  <dcterms:modified xsi:type="dcterms:W3CDTF">2020-03-31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Np9s4X"/&gt;&lt;style id="http://www.zotero.org/styles/cell" hasBibliography="1" bibliographyStyleHasBeenSet="1"/&gt;&lt;prefs&gt;&lt;pref name="fieldType" value="Field"/&gt;&lt;pref name="storeReferences" value=""</vt:lpwstr>
  </property>
  <property fmtid="{D5CDD505-2E9C-101B-9397-08002B2CF9AE}" pid="3" name="ZOTERO_PREF_2">
    <vt:lpwstr>/&gt;&lt;pref name="automaticJournalAbbreviations" value="true"/&gt;&lt;pref name="noteType" value=""/&gt;&lt;/prefs&gt;&lt;/data&gt;</vt:lpwstr>
  </property>
</Properties>
</file>